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B4C7A" w14:textId="76B446C9" w:rsidR="00771088" w:rsidRPr="00771088" w:rsidRDefault="00D053EC" w:rsidP="00771088">
      <w:pPr>
        <w:rPr>
          <w:b/>
          <w:sz w:val="32"/>
          <w:szCs w:val="32"/>
        </w:rPr>
      </w:pPr>
      <w:r>
        <w:rPr>
          <w:b/>
          <w:sz w:val="32"/>
          <w:szCs w:val="32"/>
        </w:rPr>
        <w:t>BS</w:t>
      </w:r>
      <w:r w:rsidR="0074553A">
        <w:rPr>
          <w:b/>
          <w:sz w:val="32"/>
          <w:szCs w:val="32"/>
        </w:rPr>
        <w:t xml:space="preserve"> </w:t>
      </w:r>
      <w:r>
        <w:rPr>
          <w:b/>
          <w:sz w:val="32"/>
          <w:szCs w:val="32"/>
        </w:rPr>
        <w:t>8001 and the built environment: a review and critique</w:t>
      </w:r>
    </w:p>
    <w:p w14:paraId="481B9572" w14:textId="77777777" w:rsidR="00631B0B" w:rsidRPr="00E54376" w:rsidRDefault="00631B0B" w:rsidP="00631B0B"/>
    <w:p w14:paraId="654119B1" w14:textId="77777777" w:rsidR="00631B0B" w:rsidRPr="00E54376" w:rsidRDefault="00631B0B" w:rsidP="00631B0B"/>
    <w:p w14:paraId="4A575174" w14:textId="4F89F91A" w:rsidR="00792C96" w:rsidRDefault="00760FB5" w:rsidP="00E32970">
      <w:pPr>
        <w:outlineLvl w:val="0"/>
        <w:rPr>
          <w:vertAlign w:val="superscript"/>
          <w:lang w:val="it-IT"/>
        </w:rPr>
      </w:pPr>
      <w:r w:rsidRPr="0062714F">
        <w:rPr>
          <w:lang w:val="it-IT"/>
        </w:rPr>
        <w:t>Francesco Pomponi</w:t>
      </w:r>
      <w:r w:rsidR="0062714F">
        <w:rPr>
          <w:lang w:val="it-IT"/>
        </w:rPr>
        <w:t xml:space="preserve"> </w:t>
      </w:r>
      <w:r w:rsidR="0062714F" w:rsidRPr="0062714F">
        <w:rPr>
          <w:vertAlign w:val="superscript"/>
          <w:lang w:val="it-IT"/>
        </w:rPr>
        <w:t>1</w:t>
      </w:r>
      <w:r w:rsidR="00771088" w:rsidRPr="0062714F">
        <w:rPr>
          <w:lang w:val="it-IT"/>
        </w:rPr>
        <w:t xml:space="preserve">, </w:t>
      </w:r>
      <w:r w:rsidR="00D053EC" w:rsidRPr="0062714F">
        <w:rPr>
          <w:lang w:val="it-IT"/>
        </w:rPr>
        <w:t>Alice Moncaster</w:t>
      </w:r>
      <w:r w:rsidR="00792C96" w:rsidRPr="0062714F">
        <w:rPr>
          <w:lang w:val="it-IT"/>
        </w:rPr>
        <w:t xml:space="preserve"> </w:t>
      </w:r>
      <w:r w:rsidR="0062714F" w:rsidRPr="0062714F">
        <w:rPr>
          <w:vertAlign w:val="superscript"/>
          <w:lang w:val="it-IT"/>
        </w:rPr>
        <w:t>2</w:t>
      </w:r>
    </w:p>
    <w:p w14:paraId="09F68065" w14:textId="32862A1F" w:rsidR="0062714F" w:rsidRPr="0062714F" w:rsidRDefault="0062714F" w:rsidP="00E32970">
      <w:pPr>
        <w:outlineLvl w:val="0"/>
        <w:rPr>
          <w:sz w:val="20"/>
        </w:rPr>
      </w:pPr>
      <w:r w:rsidRPr="0062714F">
        <w:rPr>
          <w:vertAlign w:val="superscript"/>
        </w:rPr>
        <w:t>1</w:t>
      </w:r>
      <w:r w:rsidRPr="0062714F">
        <w:t xml:space="preserve"> </w:t>
      </w:r>
      <w:r w:rsidR="00D52B61" w:rsidRPr="00B527A9">
        <w:rPr>
          <w:sz w:val="20"/>
        </w:rPr>
        <w:t>Resource</w:t>
      </w:r>
      <w:r w:rsidR="00D52B61">
        <w:rPr>
          <w:sz w:val="20"/>
        </w:rPr>
        <w:t xml:space="preserve"> Efficient Built Environment Lab (REBEL)</w:t>
      </w:r>
      <w:r w:rsidR="00D52B61" w:rsidRPr="00B527A9">
        <w:rPr>
          <w:sz w:val="20"/>
        </w:rPr>
        <w:t xml:space="preserve"> </w:t>
      </w:r>
      <w:r w:rsidRPr="0062714F">
        <w:rPr>
          <w:sz w:val="20"/>
        </w:rPr>
        <w:t>Edinburgh Napier University</w:t>
      </w:r>
      <w:r>
        <w:rPr>
          <w:sz w:val="20"/>
        </w:rPr>
        <w:t>, UK</w:t>
      </w:r>
      <w:r w:rsidRPr="0062714F">
        <w:rPr>
          <w:sz w:val="20"/>
        </w:rPr>
        <w:t xml:space="preserve"> – Corresponding Author: </w:t>
      </w:r>
      <w:hyperlink r:id="rId8" w:history="1">
        <w:r w:rsidRPr="0062714F">
          <w:rPr>
            <w:rStyle w:val="Hyperlink"/>
            <w:sz w:val="20"/>
          </w:rPr>
          <w:t>f.pomponi@napier.ac.uk</w:t>
        </w:r>
      </w:hyperlink>
    </w:p>
    <w:p w14:paraId="7CAA51C5" w14:textId="36F3AD6C" w:rsidR="0062714F" w:rsidRPr="0062714F" w:rsidRDefault="0062714F" w:rsidP="00E32970">
      <w:pPr>
        <w:outlineLvl w:val="0"/>
      </w:pPr>
      <w:r>
        <w:rPr>
          <w:vertAlign w:val="superscript"/>
        </w:rPr>
        <w:t>2</w:t>
      </w:r>
      <w:r>
        <w:t xml:space="preserve"> </w:t>
      </w:r>
      <w:r w:rsidRPr="0062714F">
        <w:rPr>
          <w:sz w:val="20"/>
        </w:rPr>
        <w:t>The Open University, UK</w:t>
      </w:r>
    </w:p>
    <w:p w14:paraId="0B116B23" w14:textId="160BBE2A" w:rsidR="00631B0B" w:rsidRPr="0062714F" w:rsidRDefault="00631B0B" w:rsidP="00631B0B">
      <w:bookmarkStart w:id="0" w:name="_GoBack"/>
      <w:bookmarkEnd w:id="0"/>
    </w:p>
    <w:p w14:paraId="5D25E7A6" w14:textId="77777777" w:rsidR="00571FBE" w:rsidRPr="0062714F" w:rsidRDefault="00571FBE" w:rsidP="00631B0B"/>
    <w:p w14:paraId="7BC6BB41" w14:textId="718402BF" w:rsidR="00631B0B" w:rsidRDefault="00631B0B">
      <w:r w:rsidRPr="000476FC">
        <w:rPr>
          <w:b/>
        </w:rPr>
        <w:t>Abstract</w:t>
      </w:r>
      <w:r w:rsidRPr="00E54376">
        <w:t xml:space="preserve"> </w:t>
      </w:r>
    </w:p>
    <w:p w14:paraId="24BAD73E" w14:textId="6133B9C8" w:rsidR="008C6991" w:rsidRDefault="008C6991"/>
    <w:p w14:paraId="794566B0" w14:textId="3FAFA3A5" w:rsidR="00C2497D" w:rsidRDefault="00D053EC">
      <w:r>
        <w:t xml:space="preserve">The BSI has recently published the world’s first standard on the Circular Economy. </w:t>
      </w:r>
      <w:r w:rsidR="00333AFF">
        <w:t>The standard is intentionally broad and inclusive to suit all types of organisations</w:t>
      </w:r>
      <w:r w:rsidR="006416BB">
        <w:t xml:space="preserve"> and products</w:t>
      </w:r>
      <w:r w:rsidR="00333AFF">
        <w:t xml:space="preserve">. However, when it comes to </w:t>
      </w:r>
      <w:r w:rsidR="00586A7F">
        <w:t xml:space="preserve">complex </w:t>
      </w:r>
      <w:r w:rsidR="00333AFF">
        <w:t xml:space="preserve">products such as buildings – with </w:t>
      </w:r>
      <w:r w:rsidR="00586A7F">
        <w:t>large number</w:t>
      </w:r>
      <w:r w:rsidR="00044D7E">
        <w:t>s</w:t>
      </w:r>
      <w:r w:rsidR="00586A7F">
        <w:t xml:space="preserve"> of stakeholders, </w:t>
      </w:r>
      <w:r w:rsidR="00333AFF">
        <w:t>long lifespan</w:t>
      </w:r>
      <w:r w:rsidR="00FA44E5">
        <w:t>s</w:t>
      </w:r>
      <w:r w:rsidR="00333AFF">
        <w:t>, high uncertaint</w:t>
      </w:r>
      <w:r w:rsidR="00FA44E5">
        <w:t>ies</w:t>
      </w:r>
      <w:r w:rsidR="00333AFF">
        <w:t xml:space="preserve"> </w:t>
      </w:r>
      <w:r w:rsidR="00FA44E5">
        <w:t xml:space="preserve">about </w:t>
      </w:r>
      <w:r w:rsidR="00333AFF">
        <w:t xml:space="preserve">future scenarios, </w:t>
      </w:r>
      <w:r w:rsidR="00586A7F">
        <w:t>and formed of multiple</w:t>
      </w:r>
      <w:r w:rsidR="00333AFF">
        <w:t xml:space="preserve"> products interacting both temporally and geographically  – </w:t>
      </w:r>
      <w:r w:rsidR="00C37CE8">
        <w:t xml:space="preserve">there is a question as to whether </w:t>
      </w:r>
      <w:r w:rsidR="00586A7F">
        <w:t>BS 8001’s</w:t>
      </w:r>
      <w:r w:rsidR="00C37CE8">
        <w:t xml:space="preserve"> inclusiveness and brea</w:t>
      </w:r>
      <w:r w:rsidR="007D4629">
        <w:t>d</w:t>
      </w:r>
      <w:r w:rsidR="00C37CE8">
        <w:t>th are best suited to promoting real change</w:t>
      </w:r>
      <w:r w:rsidR="00333AFF">
        <w:t xml:space="preserve">. </w:t>
      </w:r>
    </w:p>
    <w:p w14:paraId="699D3007" w14:textId="77777777" w:rsidR="00C2497D" w:rsidRDefault="00C2497D"/>
    <w:p w14:paraId="68F55BD6" w14:textId="60BE1E5C" w:rsidR="00333AFF" w:rsidRDefault="00333AFF">
      <w:r>
        <w:t xml:space="preserve">This </w:t>
      </w:r>
      <w:r w:rsidR="005918DA">
        <w:t xml:space="preserve">briefing </w:t>
      </w:r>
      <w:r>
        <w:t xml:space="preserve">paper presents a review and a critique </w:t>
      </w:r>
      <w:r w:rsidR="00FA44E5">
        <w:t>of</w:t>
      </w:r>
      <w:r>
        <w:t xml:space="preserve"> BS 8001 from the perspective of buildings. </w:t>
      </w:r>
      <w:r w:rsidR="00FA44E5">
        <w:t>The paper demonstrates</w:t>
      </w:r>
      <w:r w:rsidR="00484F38">
        <w:t xml:space="preserve"> that the standard collates much of the existing information on the circular economy </w:t>
      </w:r>
      <w:r w:rsidR="00FA44E5">
        <w:t xml:space="preserve">in a commendably </w:t>
      </w:r>
      <w:r w:rsidR="00C2497D">
        <w:t>comprehensive</w:t>
      </w:r>
      <w:r w:rsidR="00484F38">
        <w:t xml:space="preserve"> document. </w:t>
      </w:r>
      <w:r w:rsidR="00FA44E5">
        <w:t>However w</w:t>
      </w:r>
      <w:r w:rsidR="00484F38">
        <w:t xml:space="preserve">hile it </w:t>
      </w:r>
      <w:r w:rsidR="00FA44E5">
        <w:t>offers</w:t>
      </w:r>
      <w:r w:rsidR="00484F38">
        <w:t xml:space="preserve"> </w:t>
      </w:r>
      <w:r w:rsidR="00C2497D">
        <w:t xml:space="preserve">a </w:t>
      </w:r>
      <w:r w:rsidR="00484F38">
        <w:t>useful</w:t>
      </w:r>
      <w:r w:rsidR="00C2497D">
        <w:t xml:space="preserve"> resource</w:t>
      </w:r>
      <w:r w:rsidR="00484F38">
        <w:t xml:space="preserve"> for the novice, </w:t>
      </w:r>
      <w:r w:rsidR="00FA44E5">
        <w:t xml:space="preserve">within the context of buildings the standard </w:t>
      </w:r>
      <w:r w:rsidR="003B27F9">
        <w:t>does not deal with their complexity</w:t>
      </w:r>
      <w:r w:rsidR="004A57F8">
        <w:t>.  It therefore</w:t>
      </w:r>
      <w:r w:rsidR="00484F38">
        <w:t xml:space="preserve"> </w:t>
      </w:r>
      <w:r w:rsidR="0074553A">
        <w:t>falls short of</w:t>
      </w:r>
      <w:r w:rsidR="00484F38">
        <w:t xml:space="preserve"> </w:t>
      </w:r>
      <w:r w:rsidR="00FA44E5">
        <w:t>identify</w:t>
      </w:r>
      <w:r w:rsidR="0074553A">
        <w:t>ing</w:t>
      </w:r>
      <w:r w:rsidR="00484F38">
        <w:t xml:space="preserve"> </w:t>
      </w:r>
      <w:r w:rsidR="004A57F8">
        <w:t xml:space="preserve">effective </w:t>
      </w:r>
      <w:r w:rsidR="00FA44E5">
        <w:t xml:space="preserve">approaches </w:t>
      </w:r>
      <w:r w:rsidR="004A57F8">
        <w:t>to</w:t>
      </w:r>
      <w:r w:rsidR="00484F38">
        <w:t xml:space="preserve"> reduce the environmental impacts and waste streams caused by buildings</w:t>
      </w:r>
      <w:r w:rsidR="004A57F8">
        <w:t>,</w:t>
      </w:r>
      <w:r w:rsidR="00715C8F">
        <w:t xml:space="preserve"> and </w:t>
      </w:r>
      <w:r w:rsidR="004A57F8">
        <w:t xml:space="preserve">thus misses the opportunity to </w:t>
      </w:r>
      <w:r w:rsidR="00715C8F">
        <w:t>accelerate the transition to a ‘circular’ built environment</w:t>
      </w:r>
      <w:r w:rsidR="00484F38">
        <w:t>.</w:t>
      </w:r>
      <w:r w:rsidR="00722017">
        <w:t xml:space="preserve"> A final section offers some additional documents and resources that could be helpful to those wish</w:t>
      </w:r>
      <w:r w:rsidR="00AF369D">
        <w:t>ing</w:t>
      </w:r>
      <w:r w:rsidR="00722017">
        <w:t xml:space="preserve"> to adopt the circular economy principles within the built environment.</w:t>
      </w:r>
    </w:p>
    <w:p w14:paraId="0A511B5D" w14:textId="77777777" w:rsidR="00571FBE" w:rsidRPr="00E54376" w:rsidRDefault="00571FBE"/>
    <w:p w14:paraId="10B0222C" w14:textId="77777777" w:rsidR="00566A5A" w:rsidRDefault="00631B0B" w:rsidP="001243BF">
      <w:r w:rsidRPr="004164FD">
        <w:rPr>
          <w:b/>
        </w:rPr>
        <w:t>Keywords:</w:t>
      </w:r>
      <w:r w:rsidRPr="00E54376">
        <w:t xml:space="preserve"> </w:t>
      </w:r>
      <w:r w:rsidR="00D053EC">
        <w:t>circular economy; buildings; built environment; BS 8001.</w:t>
      </w:r>
    </w:p>
    <w:p w14:paraId="28021431" w14:textId="77777777" w:rsidR="00566A5A" w:rsidRDefault="00566A5A" w:rsidP="001243BF">
      <w:pPr>
        <w:rPr>
          <w:b/>
        </w:rPr>
      </w:pPr>
    </w:p>
    <w:p w14:paraId="08550D56" w14:textId="77777777" w:rsidR="00566A5A" w:rsidRDefault="00566A5A" w:rsidP="001243BF">
      <w:pPr>
        <w:rPr>
          <w:b/>
        </w:rPr>
      </w:pPr>
    </w:p>
    <w:p w14:paraId="719EA87D" w14:textId="022B7F5E" w:rsidR="00566A5A" w:rsidRPr="00606BD0" w:rsidRDefault="00566A5A" w:rsidP="00606BD0">
      <w:pPr>
        <w:pStyle w:val="ListParagraph"/>
        <w:numPr>
          <w:ilvl w:val="0"/>
          <w:numId w:val="17"/>
        </w:numPr>
        <w:rPr>
          <w:b/>
        </w:rPr>
      </w:pPr>
      <w:r w:rsidRPr="00606BD0">
        <w:rPr>
          <w:b/>
        </w:rPr>
        <w:t>Introduction</w:t>
      </w:r>
    </w:p>
    <w:p w14:paraId="04FEEFD5" w14:textId="1599F48C" w:rsidR="00566A5A" w:rsidRDefault="00566A5A" w:rsidP="001243BF"/>
    <w:p w14:paraId="7D3B82A1" w14:textId="301A2D37" w:rsidR="007444F4" w:rsidRDefault="007444F4" w:rsidP="001243BF">
      <w:r w:rsidRPr="005F2747">
        <w:t>BS8001</w:t>
      </w:r>
      <w:r>
        <w:t xml:space="preserve"> is the world’s first standard on the circular economy. This is certainly a positive move by the British Standards Institute, and it clearly places Britain in a strong position to lead the field. </w:t>
      </w:r>
    </w:p>
    <w:p w14:paraId="38202C31" w14:textId="77777777" w:rsidR="007444F4" w:rsidRDefault="007444F4" w:rsidP="001243BF"/>
    <w:p w14:paraId="74A5CC2D" w14:textId="7D925429" w:rsidR="00D045F3" w:rsidRDefault="007444F4" w:rsidP="007444F4">
      <w:r>
        <w:t>Meanwhile t</w:t>
      </w:r>
      <w:r w:rsidR="00B23848">
        <w:t xml:space="preserve">he built environment is one of the greatest </w:t>
      </w:r>
      <w:r w:rsidR="0053781A">
        <w:t>consumers</w:t>
      </w:r>
      <w:r w:rsidR="00B23848">
        <w:t xml:space="preserve"> of energy and finite natural resources</w:t>
      </w:r>
      <w:r w:rsidR="004A57F8">
        <w:t>,</w:t>
      </w:r>
      <w:r w:rsidR="00B23848">
        <w:t xml:space="preserve"> as well as one of the largest generators of carbon emissions and waste</w:t>
      </w:r>
      <w:r w:rsidR="0053781A">
        <w:t xml:space="preserve"> </w:t>
      </w:r>
      <w:r w:rsidR="0053781A">
        <w:fldChar w:fldCharType="begin">
          <w:fldData xml:space="preserve">PEVuZE5vdGU+PENpdGU+PEF1dGhvcj5XRUY8L0F1dGhvcj48WWVhcj4yMDE2PC9ZZWFyPjxSZWNO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</w:fldData>
        </w:fldChar>
      </w:r>
      <w:r w:rsidR="00FE00E4">
        <w:instrText xml:space="preserve"> ADDIN EN.CITE </w:instrText>
      </w:r>
      <w:r w:rsidR="00FE00E4">
        <w:fldChar w:fldCharType="begin">
          <w:fldData xml:space="preserve">PEVuZE5vdGU+PENpdGU+PEF1dGhvcj5XRUY8L0F1dGhvcj48WWVhcj4yMDE2PC9ZZWFyPjxSZWNO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</w:fldData>
        </w:fldChar>
      </w:r>
      <w:r w:rsidR="00FE00E4">
        <w:instrText xml:space="preserve"> ADDIN EN.CITE.DATA </w:instrText>
      </w:r>
      <w:r w:rsidR="00FE00E4">
        <w:fldChar w:fldCharType="end"/>
      </w:r>
      <w:r w:rsidR="0053781A">
        <w:fldChar w:fldCharType="separate"/>
      </w:r>
      <w:r w:rsidR="00FE00E4">
        <w:rPr>
          <w:noProof/>
        </w:rPr>
        <w:t>(WEF, 2016, EC, 2011, EEA, 2012)</w:t>
      </w:r>
      <w:r w:rsidR="0053781A">
        <w:fldChar w:fldCharType="end"/>
      </w:r>
      <w:r w:rsidR="00B23848">
        <w:t xml:space="preserve">. </w:t>
      </w:r>
      <w:r w:rsidR="00CB3CE6">
        <w:t xml:space="preserve">Its pivotal role towards a society based on the </w:t>
      </w:r>
      <w:r w:rsidR="004A57F8">
        <w:t xml:space="preserve">principles of the </w:t>
      </w:r>
      <w:r w:rsidR="00CB3CE6">
        <w:t xml:space="preserve">circular economy is therefore </w:t>
      </w:r>
      <w:r w:rsidR="004A57F8">
        <w:t>indisputable</w:t>
      </w:r>
      <w:r w:rsidR="00CB3CE6">
        <w:t xml:space="preserve">. </w:t>
      </w:r>
    </w:p>
    <w:p w14:paraId="0FA497E9" w14:textId="77777777" w:rsidR="00D045F3" w:rsidRDefault="00D045F3" w:rsidP="007444F4"/>
    <w:p w14:paraId="784A5030" w14:textId="5DD17CDB" w:rsidR="000829CB" w:rsidRDefault="007444F4" w:rsidP="001243BF">
      <w:r>
        <w:t xml:space="preserve">However, buildings are complex products, which do not follow the logic of standard and mass manufacturing, and need a tailored approach to enable ‘circularity’ </w:t>
      </w:r>
      <w:r>
        <w:fldChar w:fldCharType="begin"/>
      </w:r>
      <w:r>
        <w:instrText xml:space="preserve"> ADDIN EN.CITE &lt;EndNote&gt;&lt;Cite&gt;&lt;Author&gt;Pomponi&lt;/Author&gt;&lt;Year&gt;2017&lt;/Year&gt;&lt;RecNum&gt;2150&lt;/RecNum&gt;&lt;DisplayText&gt;(Pomponi and Moncaster, 2017)&lt;/DisplayText&gt;&lt;record&gt;&lt;rec-number&gt;2150&lt;/rec-number&gt;&lt;foreign-keys&gt;&lt;key app="EN" db-id="xes2vw9069xpaveat5wxr9apz9eppzp5fzwx" timestamp="1490283976"&gt;2150&lt;/key&gt;&lt;/foreign-keys&gt;&lt;ref-type name="Journal Article"&gt;17&lt;/ref-type&gt;&lt;contributors&gt;&lt;authors&gt;&lt;author&gt;Pomponi, Francesco&lt;/author&gt;&lt;author&gt;Moncaster, Alice&lt;/author&gt;&lt;/authors&gt;&lt;/contributors&gt;&lt;titles&gt;&lt;title&gt;Circular economy for the built environment: A research framework&lt;/title&gt;&lt;secondary-title&gt;Journal of Cleaner Production&lt;/secondary-title&gt;&lt;/titles&gt;&lt;periodical&gt;&lt;full-title&gt;Journal of Cleaner Production&lt;/full-title&gt;&lt;/periodical&gt;&lt;pages&gt;710-718&lt;/pages&gt;&lt;volume&gt;143&lt;/volume&gt;&lt;dates&gt;&lt;year&gt;2017&lt;/year&gt;&lt;/dates&gt;&lt;isbn&gt;0959-6526&lt;/isbn&gt;&lt;urls&gt;&lt;/urls&gt;&lt;/record&gt;&lt;/Cite&gt;&lt;/EndNote&gt;</w:instrText>
      </w:r>
      <w:r>
        <w:fldChar w:fldCharType="separate"/>
      </w:r>
      <w:r>
        <w:rPr>
          <w:noProof/>
        </w:rPr>
        <w:t>(</w:t>
      </w:r>
      <w:r w:rsidR="0006435D">
        <w:rPr>
          <w:noProof/>
        </w:rPr>
        <w:t>Pomponi and Moncaster, 2017</w:t>
      </w:r>
      <w:r>
        <w:rPr>
          <w:noProof/>
        </w:rPr>
        <w:t>)</w:t>
      </w:r>
      <w:r>
        <w:fldChar w:fldCharType="end"/>
      </w:r>
      <w:r>
        <w:t>.</w:t>
      </w:r>
      <w:r w:rsidR="00D045F3">
        <w:t xml:space="preserve"> </w:t>
      </w:r>
      <w:r w:rsidR="000829CB">
        <w:t xml:space="preserve">Therefore when the BS8001 </w:t>
      </w:r>
      <w:r w:rsidR="00B53517">
        <w:fldChar w:fldCharType="begin"/>
      </w:r>
      <w:r w:rsidR="0062714F">
        <w:instrText xml:space="preserve"> ADDIN EN.CITE &lt;EndNote&gt;&lt;Cite&gt;&lt;Author&gt;BSI&lt;/Author&gt;&lt;Year&gt;2017&lt;/Year&gt;&lt;RecNum&gt;2389&lt;/RecNum&gt;&lt;DisplayText&gt;(BSI, 2017)&lt;/DisplayText&gt;&lt;record&gt;&lt;rec-number&gt;2389&lt;/rec-number&gt;&lt;foreign-keys&gt;&lt;key app="EN" db-id="xes2vw9069xpaveat5wxr9apz9eppzp5fzwx" timestamp="1509377636"&gt;2389&lt;/key&gt;&lt;/foreign-keys&gt;&lt;ref-type name="Standard"&gt;58&lt;/ref-type&gt;&lt;contributors&gt;&lt;authors&gt;&lt;author&gt;BSI&lt;/author&gt;&lt;/authors&gt;&lt;/contributors&gt;&lt;titles&gt;&lt;title&gt;BS 8001:2017 - Framework for implementing the principles of the circular economy in organizations - Guide&lt;/title&gt;&lt;/titles&gt;&lt;dates&gt;&lt;year&gt;2017&lt;/year&gt;&lt;/dates&gt;&lt;urls&gt;&lt;/urls&gt;&lt;/record&gt;&lt;/Cite&gt;&lt;/EndNote&gt;</w:instrText>
      </w:r>
      <w:r w:rsidR="00B53517">
        <w:fldChar w:fldCharType="separate"/>
      </w:r>
      <w:r w:rsidR="0062714F">
        <w:rPr>
          <w:noProof/>
        </w:rPr>
        <w:t>(</w:t>
      </w:r>
      <w:r w:rsidR="0006435D">
        <w:rPr>
          <w:noProof/>
        </w:rPr>
        <w:t>BSI, 2017</w:t>
      </w:r>
      <w:r w:rsidR="0062714F">
        <w:rPr>
          <w:noProof/>
        </w:rPr>
        <w:t>)</w:t>
      </w:r>
      <w:r w:rsidR="00B53517">
        <w:fldChar w:fldCharType="end"/>
      </w:r>
      <w:r w:rsidR="00B53517">
        <w:t xml:space="preserve"> </w:t>
      </w:r>
      <w:r w:rsidR="000829CB">
        <w:t xml:space="preserve">was first announced </w:t>
      </w:r>
      <w:r w:rsidR="00461D35">
        <w:t>it felt appropriate,</w:t>
      </w:r>
      <w:r w:rsidR="00D045F3">
        <w:t xml:space="preserve"> </w:t>
      </w:r>
      <w:r w:rsidR="000829CB">
        <w:t xml:space="preserve">as active researchers in the </w:t>
      </w:r>
      <w:r w:rsidR="00B53517">
        <w:t>field</w:t>
      </w:r>
      <w:r w:rsidR="000829CB">
        <w:t xml:space="preserve"> </w:t>
      </w:r>
      <w:r w:rsidR="00D045F3">
        <w:t xml:space="preserve">of circular economy </w:t>
      </w:r>
      <w:r w:rsidR="004A57F8">
        <w:t xml:space="preserve">and </w:t>
      </w:r>
      <w:r w:rsidR="000829CB">
        <w:t xml:space="preserve">with </w:t>
      </w:r>
      <w:r w:rsidR="004A57F8">
        <w:t xml:space="preserve">construction </w:t>
      </w:r>
      <w:r w:rsidR="000829CB">
        <w:lastRenderedPageBreak/>
        <w:t>industry background</w:t>
      </w:r>
      <w:r w:rsidR="004A57F8">
        <w:t>s</w:t>
      </w:r>
      <w:r w:rsidR="000829CB">
        <w:t xml:space="preserve">, </w:t>
      </w:r>
      <w:r w:rsidR="00D045F3">
        <w:t xml:space="preserve">to review how the new standard would support </w:t>
      </w:r>
      <w:r>
        <w:t>the essential transition to a circular economy within the built environment.</w:t>
      </w:r>
    </w:p>
    <w:p w14:paraId="6F7F3BDF" w14:textId="77777777" w:rsidR="000829CB" w:rsidRDefault="000829CB" w:rsidP="001243BF"/>
    <w:p w14:paraId="67A2F554" w14:textId="477A666A" w:rsidR="000829CB" w:rsidRDefault="000829CB" w:rsidP="001243BF">
      <w:r>
        <w:t>This briefing article reviews the standard</w:t>
      </w:r>
      <w:r w:rsidR="004A57F8">
        <w:t xml:space="preserve"> -</w:t>
      </w:r>
      <w:r>
        <w:t xml:space="preserve"> its principles, framework, guidance and business models </w:t>
      </w:r>
      <w:r w:rsidR="004A57F8">
        <w:t xml:space="preserve">- considering </w:t>
      </w:r>
      <w:r>
        <w:t xml:space="preserve">buildings </w:t>
      </w:r>
      <w:r w:rsidR="004A57F8">
        <w:t xml:space="preserve">and the built environment </w:t>
      </w:r>
      <w:r>
        <w:t>at the centre of the analysis.</w:t>
      </w:r>
      <w:r w:rsidR="007444F4">
        <w:t xml:space="preserve"> In doing so w</w:t>
      </w:r>
      <w:r>
        <w:t xml:space="preserve">e </w:t>
      </w:r>
      <w:r w:rsidR="007444F4">
        <w:t xml:space="preserve">suggest </w:t>
      </w:r>
      <w:r>
        <w:t>areas where the standard could be improved</w:t>
      </w:r>
      <w:r w:rsidR="004A57F8">
        <w:t xml:space="preserve">, and </w:t>
      </w:r>
      <w:r>
        <w:t xml:space="preserve">identify a number of available resources that </w:t>
      </w:r>
      <w:r w:rsidR="007444F4">
        <w:t>w</w:t>
      </w:r>
      <w:r w:rsidR="004A57F8">
        <w:t xml:space="preserve">ould </w:t>
      </w:r>
      <w:r>
        <w:t xml:space="preserve">complement the </w:t>
      </w:r>
      <w:r w:rsidR="004A57F8">
        <w:t xml:space="preserve">current </w:t>
      </w:r>
      <w:r>
        <w:t>generalist approach</w:t>
      </w:r>
      <w:r w:rsidR="004A57F8">
        <w:t>, in order</w:t>
      </w:r>
      <w:r>
        <w:t xml:space="preserve"> to </w:t>
      </w:r>
      <w:r w:rsidR="004A57F8">
        <w:t xml:space="preserve">better enable the move to a </w:t>
      </w:r>
      <w:r>
        <w:t xml:space="preserve">circular economy in the built environment. </w:t>
      </w:r>
    </w:p>
    <w:p w14:paraId="3ED1BB6A" w14:textId="1275A800" w:rsidR="00566A5A" w:rsidRDefault="00566A5A" w:rsidP="00566A5A">
      <w:pPr>
        <w:rPr>
          <w:i/>
        </w:rPr>
      </w:pPr>
    </w:p>
    <w:p w14:paraId="30196C06" w14:textId="5EC7970D" w:rsidR="00566A5A" w:rsidRDefault="00566A5A" w:rsidP="00606BD0">
      <w:pPr>
        <w:pStyle w:val="ListParagraph"/>
        <w:numPr>
          <w:ilvl w:val="0"/>
          <w:numId w:val="17"/>
        </w:numPr>
        <w:rPr>
          <w:b/>
        </w:rPr>
      </w:pPr>
      <w:r>
        <w:rPr>
          <w:b/>
        </w:rPr>
        <w:t>The world’s first circular economy standard</w:t>
      </w:r>
    </w:p>
    <w:p w14:paraId="3D1391CE" w14:textId="4D22BDCA" w:rsidR="007444F4" w:rsidRDefault="007444F4" w:rsidP="005F2747"/>
    <w:p w14:paraId="5D4EF523" w14:textId="48AFCEED" w:rsidR="005F2747" w:rsidRDefault="007444F4" w:rsidP="005F2747">
      <w:r>
        <w:t>T</w:t>
      </w:r>
      <w:r w:rsidR="005F2747">
        <w:t>he standard consists of three main elements: principles, framework, and guidance</w:t>
      </w:r>
      <w:r>
        <w:t>,</w:t>
      </w:r>
      <w:r w:rsidR="005F2747">
        <w:t xml:space="preserve"> which </w:t>
      </w:r>
      <w:r w:rsidR="00461D35">
        <w:t xml:space="preserve">are </w:t>
      </w:r>
      <w:r>
        <w:t>deal</w:t>
      </w:r>
      <w:r w:rsidR="00461D35">
        <w:t>t</w:t>
      </w:r>
      <w:r w:rsidR="005F2747">
        <w:t xml:space="preserve"> with in turn. </w:t>
      </w:r>
    </w:p>
    <w:p w14:paraId="111ACBC4" w14:textId="777F99E6" w:rsidR="005F2747" w:rsidRDefault="005F2747" w:rsidP="005F2747"/>
    <w:p w14:paraId="7540136C" w14:textId="7A9A3BBE" w:rsidR="005F2747" w:rsidRPr="005F2747" w:rsidRDefault="005F2747" w:rsidP="005F2747">
      <w:pPr>
        <w:pStyle w:val="ListParagraph"/>
        <w:numPr>
          <w:ilvl w:val="1"/>
          <w:numId w:val="17"/>
        </w:numPr>
        <w:rPr>
          <w:i/>
        </w:rPr>
      </w:pPr>
      <w:r w:rsidRPr="005F2747">
        <w:rPr>
          <w:i/>
        </w:rPr>
        <w:t>Principles</w:t>
      </w:r>
    </w:p>
    <w:p w14:paraId="755AE2DA" w14:textId="0DE731DD" w:rsidR="005F2747" w:rsidRDefault="00FE00E4" w:rsidP="005F2747">
      <w:pPr>
        <w:pStyle w:val="ListParagraph"/>
      </w:pPr>
      <w:r>
        <w:fldChar w:fldCharType="begin"/>
      </w:r>
      <w:r>
        <w:fldChar w:fldCharType="separate"/>
      </w:r>
      <w:r>
        <w:t>{Emes, 2012, Systems for construction: lessons for the construction industry from experiences in spacecraft systems engineering}</w:t>
      </w:r>
      <w:r>
        <w:fldChar w:fldCharType="end"/>
      </w:r>
    </w:p>
    <w:p w14:paraId="79B258B4" w14:textId="48A8BF54" w:rsidR="000A5AA0" w:rsidRDefault="007444F4" w:rsidP="0006435D">
      <w:r>
        <w:t>S</w:t>
      </w:r>
      <w:r w:rsidR="000A5AA0">
        <w:t>ix principles of the circular economy</w:t>
      </w:r>
      <w:r>
        <w:t xml:space="preserve"> are identified and introduced within this section</w:t>
      </w:r>
      <w:r w:rsidR="007C3861">
        <w:t xml:space="preserve"> of the standard, and each is discussed in turn below</w:t>
      </w:r>
      <w:r w:rsidR="005815BD">
        <w:t xml:space="preserve"> in relation to the construction and operation of buildings</w:t>
      </w:r>
      <w:r w:rsidR="007C3861">
        <w:t xml:space="preserve">. The six principles offered are: </w:t>
      </w:r>
      <w:r w:rsidR="000A5AA0">
        <w:t>Systems thinking</w:t>
      </w:r>
      <w:r w:rsidR="007C3861">
        <w:t xml:space="preserve">, </w:t>
      </w:r>
      <w:r w:rsidR="000A5AA0">
        <w:t>Innovation</w:t>
      </w:r>
      <w:r w:rsidR="007C3861">
        <w:t xml:space="preserve">, </w:t>
      </w:r>
      <w:r w:rsidR="000A5AA0">
        <w:t>Stewardship</w:t>
      </w:r>
      <w:r w:rsidR="007C3861">
        <w:t xml:space="preserve">, </w:t>
      </w:r>
      <w:r w:rsidR="000A5AA0">
        <w:t>Collaboratio</w:t>
      </w:r>
      <w:r w:rsidR="007C3861">
        <w:t xml:space="preserve">n, </w:t>
      </w:r>
      <w:r w:rsidR="000A5AA0">
        <w:t>Value optimisation</w:t>
      </w:r>
      <w:r w:rsidR="007C3861">
        <w:t xml:space="preserve">, and </w:t>
      </w:r>
      <w:r w:rsidR="000A5AA0">
        <w:t>Transparency</w:t>
      </w:r>
      <w:r w:rsidR="007C3861">
        <w:t>.</w:t>
      </w:r>
    </w:p>
    <w:p w14:paraId="418E786D" w14:textId="41CA92EA" w:rsidR="000A5AA0" w:rsidRDefault="000A5AA0" w:rsidP="000A5AA0"/>
    <w:p w14:paraId="1372E3C4" w14:textId="1BA22D1F" w:rsidR="000A5AA0" w:rsidRDefault="000A5AA0" w:rsidP="000A5AA0">
      <w:r w:rsidRPr="0006435D">
        <w:rPr>
          <w:i/>
        </w:rPr>
        <w:t>Systems thinking</w:t>
      </w:r>
      <w:r>
        <w:t xml:space="preserve"> was recognised as </w:t>
      </w:r>
      <w:r w:rsidR="007444F4">
        <w:t>a relatively</w:t>
      </w:r>
      <w:r>
        <w:t xml:space="preserve"> advanced science by </w:t>
      </w:r>
      <w:r w:rsidR="007444F4">
        <w:t xml:space="preserve">early </w:t>
      </w:r>
      <w:r>
        <w:t xml:space="preserve">circular economy advocates </w:t>
      </w:r>
      <w:r>
        <w:fldChar w:fldCharType="begin"/>
      </w:r>
      <w:r>
        <w:instrText xml:space="preserve"> ADDIN EN.CITE &lt;EndNote&gt;&lt;Cite&gt;&lt;Author&gt;Webster&lt;/Author&gt;&lt;Year&gt;2013&lt;/Year&gt;&lt;RecNum&gt;1922&lt;/RecNum&gt;&lt;DisplayText&gt;(Webster, 2013)&lt;/DisplayText&gt;&lt;record&gt;&lt;rec-number&gt;1922&lt;/rec-number&gt;&lt;foreign-keys&gt;&lt;key app="EN" db-id="xes2vw9069xpaveat5wxr9apz9eppzp5fzwx" timestamp="1486994512"&gt;1922&lt;/key&gt;&lt;key app="ENWeb" db-id=""&gt;0&lt;/key&gt;&lt;/foreign-keys&gt;&lt;ref-type name="Journal Article"&gt;17&lt;/ref-type&gt;&lt;contributors&gt;&lt;authors&gt;&lt;author&gt;Webster, Ken&lt;/author&gt;&lt;/authors&gt;&lt;/contributors&gt;&lt;titles&gt;&lt;title&gt;What Might We Say about a Circular Economy? Some Temptations to Avoid if Possible&lt;/title&gt;&lt;secondary-title&gt;World Futures&lt;/secondary-title&gt;&lt;/titles&gt;&lt;periodical&gt;&lt;full-title&gt;World Futures&lt;/full-title&gt;&lt;/periodical&gt;&lt;pages&gt;542-554&lt;/pages&gt;&lt;volume&gt;69&lt;/volume&gt;&lt;number&gt;7-8&lt;/number&gt;&lt;dates&gt;&lt;year&gt;2013&lt;/year&gt;&lt;pub-dates&gt;&lt;date&gt;2013/11/17&lt;/date&gt;&lt;/pub-dates&gt;&lt;/dates&gt;&lt;publisher&gt;Routledge&lt;/publisher&gt;&lt;isbn&gt;0260-4027&lt;/isbn&gt;&lt;urls&gt;&lt;related-urls&gt;&lt;url&gt;http://dx.doi.org/10.1080/02604027.2013.835977&lt;/url&gt;&lt;/related-urls&gt;&lt;/urls&gt;&lt;electronic-resource-num&gt;10.1080/02604027.2013.835977&lt;/electronic-resource-num&gt;&lt;/record&gt;&lt;/Cite&gt;&lt;/EndNote&gt;</w:instrText>
      </w:r>
      <w:r>
        <w:fldChar w:fldCharType="separate"/>
      </w:r>
      <w:r>
        <w:rPr>
          <w:noProof/>
        </w:rPr>
        <w:t>(</w:t>
      </w:r>
      <w:r w:rsidR="0006435D">
        <w:rPr>
          <w:noProof/>
        </w:rPr>
        <w:t>Webster, 2013</w:t>
      </w:r>
      <w:r>
        <w:rPr>
          <w:noProof/>
        </w:rPr>
        <w:t>)</w:t>
      </w:r>
      <w:r>
        <w:fldChar w:fldCharType="end"/>
      </w:r>
      <w:r>
        <w:t xml:space="preserve">. </w:t>
      </w:r>
      <w:r w:rsidR="007843D1">
        <w:t xml:space="preserve">There is a demonstrated potential </w:t>
      </w:r>
      <w:r w:rsidR="00FE00E4">
        <w:t>for Systems Thinking to effect</w:t>
      </w:r>
      <w:r w:rsidR="007843D1">
        <w:t xml:space="preserve"> change in the construction industry</w:t>
      </w:r>
      <w:r w:rsidR="00FE00E4">
        <w:t xml:space="preserve"> </w:t>
      </w:r>
      <w:r w:rsidR="00FE00E4">
        <w:fldChar w:fldCharType="begin"/>
      </w:r>
      <w:r w:rsidR="00FE00E4">
        <w:instrText xml:space="preserve"> ADDIN EN.CITE &lt;EndNote&gt;&lt;Cite&gt;&lt;Author&gt;Emes&lt;/Author&gt;&lt;Year&gt;2012&lt;/Year&gt;&lt;IDText&gt;Systems for construction: lessons for the construction industry from experiences in spacecraft systems engineering&lt;/IDText&gt;&lt;DisplayText&gt;(Emes et al., 2012, Blockley and Godfrey, 2000)&lt;/DisplayText&gt;&lt;record&gt;&lt;titles&gt;&lt;title&gt;Systems for construction: lessons for the construction industry from experiences in spacecraft systems engineering&lt;/title&gt;&lt;secondary-title&gt;Intelligent Buildings International&lt;/secondary-title&gt;&lt;/titles&gt;&lt;pages&gt;67-88&lt;/pages&gt;&lt;number&gt;2&lt;/number&gt;&lt;contributors&gt;&lt;authors&gt;&lt;author&gt;Emes, M.R.&lt;/author&gt;&lt;author&gt;Smith, A.&lt;/author&gt;&lt;author&gt;Marjanovic-Halburd, L.&lt;/author&gt;&lt;/authors&gt;&lt;/contributors&gt;&lt;added-date format="utc"&gt;1528554637&lt;/added-date&gt;&lt;ref-type name="Journal Article"&gt;17&lt;/ref-type&gt;&lt;dates&gt;&lt;year&gt;2012&lt;/year&gt;&lt;/dates&gt;&lt;rec-number&gt;2527&lt;/rec-number&gt;&lt;last-updated-date format="utc"&gt;1528554764&lt;/last-updated-date&gt;&lt;electronic-resource-num&gt;http://dx.doi.org/10.1080/17508975.2012.680428&lt;/electronic-resource-num&gt;&lt;volume&gt;4&lt;/volume&gt;&lt;/record&gt;&lt;/Cite&gt;&lt;Cite&gt;&lt;Author&gt;Blockley&lt;/Author&gt;&lt;Year&gt;2000&lt;/Year&gt;&lt;IDText&gt;Doing It Differently: Systems for Rethinking Construction&lt;/IDText&gt;&lt;record&gt;&lt;isbn&gt;978-0727727480&lt;/isbn&gt;&lt;titles&gt;&lt;title&gt;Doing It Differently: Systems for Rethinking Construction&lt;/title&gt;&lt;/titles&gt;&lt;pages&gt;336&lt;/pages&gt;&lt;contributors&gt;&lt;authors&gt;&lt;author&gt;Blockley, David&lt;/author&gt;&lt;author&gt;Godfrey, Patrick&lt;/author&gt;&lt;/authors&gt;&lt;/contributors&gt;&lt;edition&gt;First Edition edition (3 Mar. 2000)   &lt;/edition&gt;&lt;added-date format="utc"&gt;1528554839&lt;/added-date&gt;&lt;pub-location&gt;London&lt;/pub-location&gt;&lt;ref-type name="Book"&gt;6&lt;/ref-type&gt;&lt;dates&gt;&lt;year&gt;2000&lt;/year&gt;&lt;/dates&gt;&lt;rec-number&gt;2528&lt;/rec-number&gt;&lt;publisher&gt;ICE Publishing&lt;/publisher&gt;&lt;last-updated-date format="utc"&gt;1528554928&lt;/last-updated-date&gt;&lt;/record&gt;&lt;/Cite&gt;&lt;/EndNote&gt;</w:instrText>
      </w:r>
      <w:r w:rsidR="00FE00E4">
        <w:fldChar w:fldCharType="separate"/>
      </w:r>
      <w:r w:rsidR="00FE00E4">
        <w:rPr>
          <w:noProof/>
        </w:rPr>
        <w:t>(Emes et al., 2012, Blockley and Godfrey, 2000)</w:t>
      </w:r>
      <w:r w:rsidR="00FE00E4">
        <w:fldChar w:fldCharType="end"/>
      </w:r>
      <w:r w:rsidR="00096415">
        <w:t xml:space="preserve"> and help stakeholders deal with building complexity and future uncertainties.</w:t>
      </w:r>
      <w:r w:rsidR="007843D1">
        <w:t xml:space="preserve"> </w:t>
      </w:r>
      <w:r w:rsidR="007444F4">
        <w:t>However</w:t>
      </w:r>
      <w:r w:rsidR="00096415">
        <w:t>, such positive change is yet to be seen on a large-enough scale, and it is likely that some of</w:t>
      </w:r>
      <w:r w:rsidR="007444F4">
        <w:t xml:space="preserve"> the key elements </w:t>
      </w:r>
      <w:r w:rsidR="00096415">
        <w:t xml:space="preserve">will be </w:t>
      </w:r>
      <w:r w:rsidR="007444F4">
        <w:t>difficult to transfer to a building context, due to the multiple stakeholders and owners, as well as the extended lifespan and high uncertainty of future scenarios, that characterise a built asset, as is clear from</w:t>
      </w:r>
      <w:r>
        <w:t xml:space="preserve"> Figure 9 </w:t>
      </w:r>
      <w:r>
        <w:fldChar w:fldCharType="begin"/>
      </w:r>
      <w:r>
        <w:instrText xml:space="preserve"> ADDIN EN.CITE &lt;EndNote&gt;&lt;Cite&gt;&lt;Author&gt;BSI&lt;/Author&gt;&lt;Year&gt;2017&lt;/Year&gt;&lt;RecNum&gt;2389&lt;/RecNum&gt;&lt;Suffix&gt;`, p.28&lt;/Suffix&gt;&lt;DisplayText&gt;(BSI, 2017, p.28)&lt;/DisplayText&gt;&lt;record&gt;&lt;rec-number&gt;2389&lt;/rec-number&gt;&lt;foreign-keys&gt;&lt;key app="EN" db-id="xes2vw9069xpaveat5wxr9apz9eppzp5fzwx" timestamp="1509377636"&gt;2389&lt;/key&gt;&lt;/foreign-keys&gt;&lt;ref-type name="Standard"&gt;58&lt;/ref-type&gt;&lt;contributors&gt;&lt;authors&gt;&lt;author&gt;BSI&lt;/author&gt;&lt;/authors&gt;&lt;/contributors&gt;&lt;titles&gt;&lt;title&gt;BS 8001:2017 - Framework for implementing the principles of the circular economy in organizations - Guide&lt;/title&gt;&lt;/titles&gt;&lt;dates&gt;&lt;year&gt;2017&lt;/year&gt;&lt;/dates&gt;&lt;urls&gt;&lt;/urls&gt;&lt;/record&gt;&lt;/Cite&gt;&lt;/EndNote&gt;</w:instrText>
      </w:r>
      <w:r>
        <w:fldChar w:fldCharType="separate"/>
      </w:r>
      <w:r>
        <w:rPr>
          <w:noProof/>
        </w:rPr>
        <w:t>(</w:t>
      </w:r>
      <w:r w:rsidR="0006435D">
        <w:rPr>
          <w:noProof/>
        </w:rPr>
        <w:t>BSI, 2017, p.28</w:t>
      </w:r>
      <w:r>
        <w:rPr>
          <w:noProof/>
        </w:rPr>
        <w:t>)</w:t>
      </w:r>
      <w:r>
        <w:fldChar w:fldCharType="end"/>
      </w:r>
      <w:r>
        <w:t xml:space="preserve">. </w:t>
      </w:r>
    </w:p>
    <w:p w14:paraId="3FF2ACCA" w14:textId="67B68A58" w:rsidR="0020624E" w:rsidRDefault="0020624E" w:rsidP="000A5AA0"/>
    <w:p w14:paraId="754818E2" w14:textId="269C1FB2" w:rsidR="00387FCC" w:rsidRDefault="0020624E" w:rsidP="000A5AA0">
      <w:r w:rsidRPr="0006435D">
        <w:rPr>
          <w:i/>
        </w:rPr>
        <w:t>Innovation</w:t>
      </w:r>
      <w:r>
        <w:t xml:space="preserve"> – aimed at value creation through the sustainable management of resources, as the standard defines it – </w:t>
      </w:r>
      <w:r w:rsidR="007C3861">
        <w:t>has been dealt with by</w:t>
      </w:r>
      <w:r>
        <w:t xml:space="preserve"> a wealth of supply chain management research at various levels </w:t>
      </w:r>
      <w:r>
        <w:fldChar w:fldCharType="begin">
          <w:fldData xml:space="preserve">PEVuZE5vdGU+PENpdGU+PEF1dGhvcj5aYWlyaTwvQXV0aG9yPjxZZWFyPjE5OTg8L1llYXI+PFJl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==
</w:fldData>
        </w:fldChar>
      </w:r>
      <w:r w:rsidR="00FE00E4">
        <w:instrText xml:space="preserve"> ADDIN EN.CITE </w:instrText>
      </w:r>
      <w:r w:rsidR="00FE00E4">
        <w:fldChar w:fldCharType="begin">
          <w:fldData xml:space="preserve">PEVuZE5vdGU+PENpdGU+PEF1dGhvcj5aYWlyaTwvQXV0aG9yPjxZZWFyPjE5OTg8L1llYXI+PFJl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==
</w:fldData>
        </w:fldChar>
      </w:r>
      <w:r w:rsidR="00FE00E4">
        <w:instrText xml:space="preserve"> ADDIN EN.CITE.DATA </w:instrText>
      </w:r>
      <w:r w:rsidR="00FE00E4">
        <w:fldChar w:fldCharType="end"/>
      </w:r>
      <w:r>
        <w:fldChar w:fldCharType="separate"/>
      </w:r>
      <w:r w:rsidR="00FE00E4">
        <w:rPr>
          <w:noProof/>
        </w:rPr>
        <w:t>(Zairi, 1998, McElroy, 2003, Pretty, 2003, e.g. Mahoney, 1995)</w:t>
      </w:r>
      <w:r>
        <w:fldChar w:fldCharType="end"/>
      </w:r>
      <w:r>
        <w:t xml:space="preserve">. </w:t>
      </w:r>
      <w:r w:rsidR="00387FCC">
        <w:t>It could be argued</w:t>
      </w:r>
      <w:r>
        <w:t xml:space="preserve"> that the very definition of the principle is tautological, simply defin</w:t>
      </w:r>
      <w:r w:rsidR="00387FCC">
        <w:t>ing</w:t>
      </w:r>
      <w:r>
        <w:t xml:space="preserve"> the necessary condition through which companies can survive in a competitive, capitalistic market </w:t>
      </w:r>
      <w:r>
        <w:fldChar w:fldCharType="begin"/>
      </w:r>
      <w:r>
        <w:instrText xml:space="preserve"> ADDIN EN.CITE &lt;EndNote&gt;&lt;Cite&gt;&lt;Author&gt;Audretsch&lt;/Author&gt;&lt;Year&gt;1995&lt;/Year&gt;&lt;RecNum&gt;2394&lt;/RecNum&gt;&lt;DisplayText&gt;(Audretsch, 1995)&lt;/DisplayText&gt;&lt;record&gt;&lt;rec-number&gt;2394&lt;/rec-number&gt;&lt;foreign-keys&gt;&lt;key app="EN" db-id="xes2vw9069xpaveat5wxr9apz9eppzp5fzwx" timestamp="1509381342"&gt;2394&lt;/key&gt;&lt;/foreign-keys&gt;&lt;ref-type name="Journal Article"&gt;17&lt;/ref-type&gt;&lt;contributors&gt;&lt;authors&gt;&lt;author&gt;Audretsch, David B&lt;/author&gt;&lt;/authors&gt;&lt;/contributors&gt;&lt;titles&gt;&lt;title&gt;Innovation, growth and survival&lt;/title&gt;&lt;secondary-title&gt;International journal of industrial organization&lt;/secondary-title&gt;&lt;/titles&gt;&lt;periodical&gt;&lt;full-title&gt;International journal of industrial organization&lt;/full-title&gt;&lt;/periodical&gt;&lt;pages&gt;441-457&lt;/pages&gt;&lt;volume&gt;13&lt;/volume&gt;&lt;number&gt;4&lt;/number&gt;&lt;dates&gt;&lt;year&gt;1995&lt;/year&gt;&lt;/dates&gt;&lt;isbn&gt;0167-7187&lt;/isbn&gt;&lt;urls&gt;&lt;/urls&gt;&lt;/record&gt;&lt;/Cite&gt;&lt;/EndNote&gt;</w:instrText>
      </w:r>
      <w:r>
        <w:fldChar w:fldCharType="separate"/>
      </w:r>
      <w:r>
        <w:rPr>
          <w:noProof/>
        </w:rPr>
        <w:t>(</w:t>
      </w:r>
      <w:r w:rsidR="0006435D">
        <w:rPr>
          <w:noProof/>
        </w:rPr>
        <w:t>Audretsch, 1995</w:t>
      </w:r>
      <w:r>
        <w:rPr>
          <w:noProof/>
        </w:rPr>
        <w:t>)</w:t>
      </w:r>
      <w:r>
        <w:fldChar w:fldCharType="end"/>
      </w:r>
      <w:r>
        <w:t xml:space="preserve">. </w:t>
      </w:r>
      <w:r w:rsidR="00755529">
        <w:t xml:space="preserve">There is also evidence </w:t>
      </w:r>
      <w:r w:rsidR="00885AE6">
        <w:t xml:space="preserve">of a clash between the current theory of construction and innovation theory </w:t>
      </w:r>
      <w:r w:rsidR="00885AE6">
        <w:fldChar w:fldCharType="begin"/>
      </w:r>
      <w:r w:rsidR="00885AE6">
        <w:instrText xml:space="preserve"> ADDIN EN.CITE &lt;EndNote&gt;&lt;Cite&gt;&lt;Author&gt;Koskela&lt;/Author&gt;&lt;Year&gt;2001&lt;/Year&gt;&lt;IDText&gt;Is the current theory of construction a hindrance to innovation?&lt;/IDText&gt;&lt;DisplayText&gt;(Koskela and Vrijhoef, 2001)&lt;/DisplayText&gt;&lt;record&gt;&lt;dates&gt;&lt;pub-dates&gt;&lt;date&gt;May-Jun&lt;/date&gt;&lt;/pub-dates&gt;&lt;year&gt;2001&lt;/year&gt;&lt;/dates&gt;&lt;urls&gt;&lt;related-urls&gt;&lt;url&gt;&amp;lt;Go to ISI&amp;gt;://WOS:000168803400002&lt;/url&gt;&lt;/related-urls&gt;&lt;/urls&gt;&lt;isbn&gt;0961-3218&lt;/isbn&gt;&lt;titles&gt;&lt;title&gt;Is the current theory of construction a hindrance to innovation?&lt;/title&gt;&lt;secondary-title&gt;Building Research and Information&lt;/secondary-title&gt;&lt;/titles&gt;&lt;pages&gt;197-207&lt;/pages&gt;&lt;number&gt;3&lt;/number&gt;&lt;contributors&gt;&lt;authors&gt;&lt;author&gt;Koskela, L.&lt;/author&gt;&lt;author&gt;Vrijhoef, R.&lt;/author&gt;&lt;/authors&gt;&lt;/contributors&gt;&lt;added-date format="utc"&gt;1528557423&lt;/added-date&gt;&lt;ref-type name="Journal Article"&gt;17&lt;/ref-type&gt;&lt;rec-number&gt;2532&lt;/rec-number&gt;&lt;last-updated-date format="utc"&gt;1528557423&lt;/last-updated-date&gt;&lt;accession-num&gt;WOS:000168803400002&lt;/accession-num&gt;&lt;electronic-resource-num&gt;10.1080/09613210110039266&lt;/electronic-resource-num&gt;&lt;volume&gt;29&lt;/volume&gt;&lt;/record&gt;&lt;/Cite&gt;&lt;/EndNote&gt;</w:instrText>
      </w:r>
      <w:r w:rsidR="00885AE6">
        <w:fldChar w:fldCharType="separate"/>
      </w:r>
      <w:r w:rsidR="00885AE6">
        <w:rPr>
          <w:noProof/>
        </w:rPr>
        <w:t>(Koskela and Vrijhoef, 2001)</w:t>
      </w:r>
      <w:r w:rsidR="00885AE6">
        <w:fldChar w:fldCharType="end"/>
      </w:r>
      <w:r w:rsidR="00885AE6">
        <w:t xml:space="preserve">. It therefore seems that, at best, the construction industry can represent a ‘special case’ of innovation </w:t>
      </w:r>
      <w:r w:rsidR="00885AE6">
        <w:fldChar w:fldCharType="begin"/>
      </w:r>
      <w:r w:rsidR="00885AE6">
        <w:instrText xml:space="preserve"> ADDIN EN.CITE &lt;EndNote&gt;&lt;Cite&gt;&lt;Author&gt;Hwang&lt;/Author&gt;&lt;Year&gt;2018&lt;/Year&gt;&lt;IDText&gt;Management Strategies and Innovations: Important Roles to Sustainable Construction&lt;/IDText&gt;&lt;DisplayText&gt;(Hwang and Shan, 2018)&lt;/DisplayText&gt;&lt;record&gt;&lt;dates&gt;&lt;pub-dates&gt;&lt;date&gt;Mar&lt;/date&gt;&lt;/pub-dates&gt;&lt;year&gt;2018&lt;/year&gt;&lt;/dates&gt;&lt;urls&gt;&lt;related-urls&gt;&lt;url&gt;&amp;lt;Go to ISI&amp;gt;://WOS:000428567100033&lt;/url&gt;&lt;/related-urls&gt;&lt;/urls&gt;&lt;isbn&gt;2071-1050&lt;/isbn&gt;&lt;titles&gt;&lt;title&gt;Management Strategies and Innovations: Important Roles to Sustainable Construction&lt;/title&gt;&lt;secondary-title&gt;Sustainability&lt;/secondary-title&gt;&lt;/titles&gt;&lt;number&gt;3&lt;/number&gt;&lt;contributors&gt;&lt;authors&gt;&lt;author&gt;Hwang, B. G.&lt;/author&gt;&lt;author&gt;Shan, M.&lt;/author&gt;&lt;/authors&gt;&lt;/contributors&gt;&lt;custom7&gt;606&lt;/custom7&gt;&lt;added-date format="utc"&gt;1528557828&lt;/added-date&gt;&lt;ref-type name="Journal Article"&gt;17&lt;/ref-type&gt;&lt;rec-number&gt;2533&lt;/rec-number&gt;&lt;last-updated-date format="utc"&gt;1528557828&lt;/last-updated-date&gt;&lt;accession-num&gt;WOS:000428567100033&lt;/accession-num&gt;&lt;electronic-resource-num&gt;10.3390/su10030606&lt;/electronic-resource-num&gt;&lt;volume&gt;10&lt;/volume&gt;&lt;/record&gt;&lt;/Cite&gt;&lt;/EndNote&gt;</w:instrText>
      </w:r>
      <w:r w:rsidR="00885AE6">
        <w:fldChar w:fldCharType="separate"/>
      </w:r>
      <w:r w:rsidR="00885AE6">
        <w:rPr>
          <w:noProof/>
        </w:rPr>
        <w:t>(Hwang and Shan, 2018)</w:t>
      </w:r>
      <w:r w:rsidR="00885AE6">
        <w:fldChar w:fldCharType="end"/>
      </w:r>
    </w:p>
    <w:p w14:paraId="2809D8A3" w14:textId="77777777" w:rsidR="00387FCC" w:rsidRDefault="00387FCC" w:rsidP="000A5AA0"/>
    <w:p w14:paraId="7B59991E" w14:textId="4DAFFEC1" w:rsidR="005815BD" w:rsidRDefault="005815BD" w:rsidP="005815BD">
      <w:r w:rsidRPr="00A963BF">
        <w:rPr>
          <w:i/>
        </w:rPr>
        <w:t>Stewardship</w:t>
      </w:r>
      <w:r>
        <w:t xml:space="preserve"> is a principle which shows much in common with Corporate Social Responsibility (CSR) </w:t>
      </w:r>
      <w:r>
        <w:fldChar w:fldCharType="begin"/>
      </w:r>
      <w:r>
        <w:instrText xml:space="preserve"> ADDIN EN.CITE &lt;EndNote&gt;&lt;Cite&gt;&lt;Author&gt;McWilliams&lt;/Author&gt;&lt;Year&gt;2000&lt;/Year&gt;&lt;RecNum&gt;2395&lt;/RecNum&gt;&lt;DisplayText&gt;(McWilliams, 2000)&lt;/DisplayText&gt;&lt;record&gt;&lt;rec-number&gt;2395&lt;/rec-number&gt;&lt;foreign-keys&gt;&lt;key app="EN" db-id="xes2vw9069xpaveat5wxr9apz9eppzp5fzwx" timestamp="1509382290"&gt;2395&lt;/key&gt;&lt;/foreign-keys&gt;&lt;ref-type name="Journal Article"&gt;17&lt;/ref-type&gt;&lt;contributors&gt;&lt;authors&gt;&lt;author&gt;McWilliams, Abagail&lt;/author&gt;&lt;/authors&gt;&lt;/contributors&gt;&lt;titles&gt;&lt;title&gt;Corporate social responsibility&lt;/title&gt;&lt;secondary-title&gt;Wiley Encyclopedia of Management&lt;/secondary-title&gt;&lt;/titles&gt;&lt;periodical&gt;&lt;full-title&gt;Wiley Encyclopedia of Management&lt;/full-title&gt;&lt;/periodical&gt;&lt;dates&gt;&lt;year&gt;2000&lt;/year&gt;&lt;/dates&gt;&lt;isbn&gt;1118785312&lt;/isbn&gt;&lt;urls&gt;&lt;/urls&gt;&lt;/record&gt;&lt;/Cite&gt;&lt;/EndNote&gt;</w:instrText>
      </w:r>
      <w:r>
        <w:fldChar w:fldCharType="separate"/>
      </w:r>
      <w:r>
        <w:rPr>
          <w:noProof/>
        </w:rPr>
        <w:t>(</w:t>
      </w:r>
      <w:r w:rsidR="0006435D">
        <w:rPr>
          <w:noProof/>
        </w:rPr>
        <w:t>McWilliams, 2000</w:t>
      </w:r>
      <w:r>
        <w:rPr>
          <w:noProof/>
        </w:rPr>
        <w:t>)</w:t>
      </w:r>
      <w:r>
        <w:fldChar w:fldCharType="end"/>
      </w:r>
      <w:r>
        <w:t xml:space="preserve">. </w:t>
      </w:r>
      <w:r w:rsidR="00E0759A">
        <w:t>B</w:t>
      </w:r>
      <w:r>
        <w:t>oth point towards an understanding, and the consequent management, of impacts occurring within the wider system in which a company operates. BS8001 defines</w:t>
      </w:r>
      <w:r w:rsidR="00E0759A">
        <w:t xml:space="preserve"> stewardship</w:t>
      </w:r>
      <w:r>
        <w:t xml:space="preserve"> as </w:t>
      </w:r>
      <w:r w:rsidR="00E0759A">
        <w:t>the responsibility of an</w:t>
      </w:r>
      <w:r>
        <w:t xml:space="preserve"> organisation “for the management of all facets of its decisions and activities, from inception through to fulfilment and end of life” </w:t>
      </w:r>
      <w:r>
        <w:fldChar w:fldCharType="begin"/>
      </w:r>
      <w:r>
        <w:instrText xml:space="preserve"> ADDIN EN.CITE &lt;EndNote&gt;&lt;Cite&gt;&lt;Author&gt;BSI&lt;/Author&gt;&lt;Year&gt;2017&lt;/Year&gt;&lt;RecNum&gt;2389&lt;/RecNum&gt;&lt;Suffix&gt;`, p.29&lt;/Suffix&gt;&lt;DisplayText&gt;(BSI, 2017, p.29)&lt;/DisplayText&gt;&lt;record&gt;&lt;rec-number&gt;2389&lt;/rec-number&gt;&lt;foreign-keys&gt;&lt;key app="EN" db-id="xes2vw9069xpaveat5wxr9apz9eppzp5fzwx" timestamp="1509377636"&gt;2389&lt;/key&gt;&lt;/foreign-keys&gt;&lt;ref-type name="Standard"&gt;58&lt;/ref-type&gt;&lt;contributors&gt;&lt;authors&gt;&lt;author&gt;BSI&lt;/author&gt;&lt;/authors&gt;&lt;/contributors&gt;&lt;titles&gt;&lt;title&gt;BS 8001:2017 - Framework for implementing the principles of the circular economy in organizations - Guide&lt;/title&gt;&lt;/titles&gt;&lt;dates&gt;&lt;year&gt;2017&lt;/year&gt;&lt;/dates&gt;&lt;urls&gt;&lt;/urls&gt;&lt;/record&gt;&lt;/Cite&gt;&lt;/EndNote&gt;</w:instrText>
      </w:r>
      <w:r>
        <w:fldChar w:fldCharType="separate"/>
      </w:r>
      <w:r>
        <w:rPr>
          <w:noProof/>
        </w:rPr>
        <w:t>(</w:t>
      </w:r>
      <w:r w:rsidR="0006435D">
        <w:rPr>
          <w:noProof/>
        </w:rPr>
        <w:t>BSI, 2017, p.29</w:t>
      </w:r>
      <w:r>
        <w:rPr>
          <w:noProof/>
        </w:rPr>
        <w:t>)</w:t>
      </w:r>
      <w:r>
        <w:fldChar w:fldCharType="end"/>
      </w:r>
      <w:r>
        <w:t xml:space="preserve">. </w:t>
      </w:r>
      <w:r w:rsidR="00E0759A">
        <w:t>For</w:t>
      </w:r>
      <w:r>
        <w:t xml:space="preserve"> </w:t>
      </w:r>
      <w:r w:rsidR="00E0759A">
        <w:t>a building</w:t>
      </w:r>
      <w:r>
        <w:t xml:space="preserve"> </w:t>
      </w:r>
      <w:r w:rsidR="00E0759A">
        <w:t>the problem comes in identifying the organisation.  The multiple</w:t>
      </w:r>
      <w:r>
        <w:t xml:space="preserve"> stakeholders involved in the building design, </w:t>
      </w:r>
      <w:r w:rsidR="00E0759A">
        <w:lastRenderedPageBreak/>
        <w:t>manufacture and construction</w:t>
      </w:r>
      <w:r>
        <w:t xml:space="preserve"> </w:t>
      </w:r>
      <w:r w:rsidR="00E0759A">
        <w:t>are highly</w:t>
      </w:r>
      <w:r>
        <w:t xml:space="preserve"> </w:t>
      </w:r>
      <w:r w:rsidR="00E0759A">
        <w:t>un</w:t>
      </w:r>
      <w:r>
        <w:t>likely to still be involved by the end of life</w:t>
      </w:r>
      <w:r w:rsidR="00E0759A">
        <w:t>.  The client</w:t>
      </w:r>
      <w:r w:rsidR="00E9372E">
        <w:t>s</w:t>
      </w:r>
      <w:r w:rsidR="00E0759A">
        <w:t xml:space="preserve"> for the</w:t>
      </w:r>
      <w:r w:rsidR="00E9372E">
        <w:t xml:space="preserve"> construction of the building are</w:t>
      </w:r>
      <w:r w:rsidR="00E0759A">
        <w:t xml:space="preserve"> frequently different to the </w:t>
      </w:r>
      <w:r w:rsidR="00E9372E">
        <w:t xml:space="preserve">owners </w:t>
      </w:r>
      <w:r w:rsidR="00E0759A">
        <w:t>and the occupiers, through the lifetime of the building</w:t>
      </w:r>
      <w:r>
        <w:t xml:space="preserve">. It is difficult therefore to see how such a disparate ‘organisation’ can fulfil this particular principle. </w:t>
      </w:r>
    </w:p>
    <w:p w14:paraId="21643423" w14:textId="604BCC0C" w:rsidR="004775DC" w:rsidRDefault="004775DC" w:rsidP="000A5AA0"/>
    <w:p w14:paraId="60E62DC1" w14:textId="52849404" w:rsidR="0020624E" w:rsidRDefault="004775DC" w:rsidP="000A5AA0">
      <w:r>
        <w:t xml:space="preserve">The fourth principle, </w:t>
      </w:r>
      <w:r w:rsidR="007C3861" w:rsidRPr="007C3861">
        <w:rPr>
          <w:i/>
        </w:rPr>
        <w:t>C</w:t>
      </w:r>
      <w:r w:rsidR="00C508B9" w:rsidRPr="0006435D">
        <w:rPr>
          <w:i/>
        </w:rPr>
        <w:t>ollaboration</w:t>
      </w:r>
      <w:r>
        <w:t>,</w:t>
      </w:r>
      <w:r w:rsidR="00C508B9">
        <w:t xml:space="preserve"> </w:t>
      </w:r>
      <w:r w:rsidR="008C3B3C">
        <w:t xml:space="preserve">has been long recognised as the crucial element to </w:t>
      </w:r>
      <w:r w:rsidR="00387FCC">
        <w:t xml:space="preserve">a company’s </w:t>
      </w:r>
      <w:r w:rsidR="008C3B3C">
        <w:t xml:space="preserve">triple bottom line performance </w:t>
      </w:r>
      <w:r w:rsidR="008C3B3C">
        <w:fldChar w:fldCharType="begin"/>
      </w:r>
      <w:r w:rsidR="008C3B3C">
        <w:instrText xml:space="preserve"> ADDIN EN.CITE &lt;EndNote&gt;&lt;Cite&gt;&lt;Author&gt;Elkington&lt;/Author&gt;&lt;Year&gt;1997&lt;/Year&gt;&lt;RecNum&gt;2400&lt;/RecNum&gt;&lt;Prefix&gt;e.g. &lt;/Prefix&gt;&lt;DisplayText&gt;(e.g. Elkington, 1997)&lt;/DisplayText&gt;&lt;record&gt;&lt;rec-number&gt;2400&lt;/rec-number&gt;&lt;foreign-keys&gt;&lt;key app="EN" db-id="xes2vw9069xpaveat5wxr9apz9eppzp5fzwx" timestamp="1509383972"&gt;2400&lt;/key&gt;&lt;/foreign-keys&gt;&lt;ref-type name="Journal Article"&gt;17&lt;/ref-type&gt;&lt;contributors&gt;&lt;authors&gt;&lt;author&gt;Elkington, John&lt;/author&gt;&lt;/authors&gt;&lt;/contributors&gt;&lt;titles&gt;&lt;title&gt;Cannibals with forks&lt;/title&gt;&lt;secondary-title&gt;The triple bottom line of 21st century&lt;/secondary-title&gt;&lt;/titles&gt;&lt;periodical&gt;&lt;full-title&gt;The triple bottom line of 21st century&lt;/full-title&gt;&lt;/periodical&gt;&lt;pages&gt;73&lt;/pages&gt;&lt;dates&gt;&lt;year&gt;1997&lt;/year&gt;&lt;/dates&gt;&lt;urls&gt;&lt;/urls&gt;&lt;/record&gt;&lt;/Cite&gt;&lt;/EndNote&gt;</w:instrText>
      </w:r>
      <w:r w:rsidR="008C3B3C">
        <w:fldChar w:fldCharType="separate"/>
      </w:r>
      <w:r w:rsidR="008C3B3C">
        <w:rPr>
          <w:noProof/>
        </w:rPr>
        <w:t>(</w:t>
      </w:r>
      <w:r w:rsidR="0006435D">
        <w:rPr>
          <w:noProof/>
        </w:rPr>
        <w:t>e.g. Elkington, 1997</w:t>
      </w:r>
      <w:r w:rsidR="008C3B3C">
        <w:rPr>
          <w:noProof/>
        </w:rPr>
        <w:t>)</w:t>
      </w:r>
      <w:r w:rsidR="008C3B3C">
        <w:fldChar w:fldCharType="end"/>
      </w:r>
      <w:r w:rsidR="008C3B3C">
        <w:t>.</w:t>
      </w:r>
      <w:r w:rsidR="00C508B9">
        <w:t xml:space="preserve"> </w:t>
      </w:r>
      <w:r w:rsidR="008C3B3C">
        <w:t>T</w:t>
      </w:r>
      <w:r w:rsidR="00C508B9">
        <w:t xml:space="preserve">he science behind </w:t>
      </w:r>
      <w:r w:rsidR="008C3B3C">
        <w:t>collaboration</w:t>
      </w:r>
      <w:r w:rsidR="00C508B9">
        <w:t xml:space="preserve"> is also quite advanced </w:t>
      </w:r>
      <w:r w:rsidR="00C508B9">
        <w:fldChar w:fldCharType="begin"/>
      </w:r>
      <w:r w:rsidR="00FE00E4">
        <w:instrText xml:space="preserve"> ADDIN EN.CITE &lt;EndNote&gt;&lt;Cite&gt;&lt;Author&gt;Cao&lt;/Author&gt;&lt;Year&gt;2011&lt;/Year&gt;&lt;RecNum&gt;2396&lt;/RecNum&gt;&lt;Prefix&gt;e.g. &lt;/Prefix&gt;&lt;DisplayText&gt;(e.g. Cao and Zhang, 2011, Holweg et al., 2005)&lt;/DisplayText&gt;&lt;record&gt;&lt;rec-number&gt;2396&lt;/rec-number&gt;&lt;foreign-keys&gt;&lt;key app="EN" db-id="xes2vw9069xpaveat5wxr9apz9eppzp5fzwx" timestamp="1509382680"&gt;2396&lt;/key&gt;&lt;/foreign-keys&gt;&lt;ref-type name="Journal Article"&gt;17&lt;/ref-type&gt;&lt;contributors&gt;&lt;authors&gt;&lt;author&gt;Cao, Mei&lt;/author&gt;&lt;author&gt;Zhang, Qingyu&lt;/author&gt;&lt;/authors&gt;&lt;/contributors&gt;&lt;titles&gt;&lt;title&gt;Supply chain collaboration: Impact on collaborative advantage and firm performance&lt;/title&gt;&lt;secondary-title&gt;Journal of operations management&lt;/secondary-title&gt;&lt;/titles&gt;&lt;periodical&gt;&lt;full-title&gt;Journal of Operations Management&lt;/full-title&gt;&lt;/periodical&gt;&lt;pages&gt;163-180&lt;/pages&gt;&lt;volume&gt;29&lt;/volume&gt;&lt;number&gt;3&lt;/number&gt;&lt;dates&gt;&lt;year&gt;2011&lt;/year&gt;&lt;/dates&gt;&lt;isbn&gt;0272-6963&lt;/isbn&gt;&lt;urls&gt;&lt;/urls&gt;&lt;/record&gt;&lt;/Cite&gt;&lt;Cite&gt;&lt;Author&gt;Holweg&lt;/Author&gt;&lt;Year&gt;2005&lt;/Year&gt;&lt;RecNum&gt;2397&lt;/RecNum&gt;&lt;record&gt;&lt;rec-number&gt;2397&lt;/rec-number&gt;&lt;foreign-keys&gt;&lt;key app="EN" db-id="xes2vw9069xpaveat5wxr9apz9eppzp5fzwx" timestamp="1509382729"&gt;2397&lt;/key&gt;&lt;/foreign-keys&gt;&lt;ref-type name="Journal Article"&gt;17&lt;/ref-type&gt;&lt;contributors&gt;&lt;authors&gt;&lt;author&gt;Holweg, Matthias&lt;/author&gt;&lt;author&gt;Disney, Stephen&lt;/author&gt;&lt;author&gt;Holmström, Jan&lt;/author&gt;&lt;author&gt;Småros, Johanna&lt;/author&gt;&lt;/authors&gt;&lt;/contributors&gt;&lt;titles&gt;&lt;title&gt;Supply chain collaboration:: Making sense of the strategy continuum&lt;/title&gt;&lt;secondary-title&gt;European management journal&lt;/secondary-title&gt;&lt;/titles&gt;&lt;periodical&gt;&lt;full-title&gt;European management journal&lt;/full-title&gt;&lt;/periodical&gt;&lt;pages&gt;170-181&lt;/pages&gt;&lt;volume&gt;23&lt;/volume&gt;&lt;number&gt;2&lt;/number&gt;&lt;dates&gt;&lt;year&gt;2005&lt;/year&gt;&lt;/dates&gt;&lt;isbn&gt;0263-2373&lt;/isbn&gt;&lt;urls&gt;&lt;/urls&gt;&lt;/record&gt;&lt;/Cite&gt;&lt;/EndNote&gt;</w:instrText>
      </w:r>
      <w:r w:rsidR="00C508B9">
        <w:fldChar w:fldCharType="separate"/>
      </w:r>
      <w:r w:rsidR="00FE00E4">
        <w:rPr>
          <w:noProof/>
        </w:rPr>
        <w:t>(e.g. Cao and Zhang, 2011, Holweg et al., 2005)</w:t>
      </w:r>
      <w:r w:rsidR="00C508B9">
        <w:fldChar w:fldCharType="end"/>
      </w:r>
      <w:r w:rsidR="00C508B9">
        <w:t xml:space="preserve">, though the construction industry </w:t>
      </w:r>
      <w:r>
        <w:t xml:space="preserve">still </w:t>
      </w:r>
      <w:r w:rsidR="00C508B9">
        <w:t xml:space="preserve">struggles to benefit from it </w:t>
      </w:r>
      <w:r w:rsidR="00C508B9">
        <w:fldChar w:fldCharType="begin"/>
      </w:r>
      <w:r w:rsidR="00C508B9">
        <w:instrText xml:space="preserve"> ADDIN EN.CITE &lt;EndNote&gt;&lt;Cite&gt;&lt;Author&gt;Akintoye&lt;/Author&gt;&lt;Year&gt;2000&lt;/Year&gt;&lt;RecNum&gt;2398&lt;/RecNum&gt;&lt;DisplayText&gt;(Akintoye et al., 2000)&lt;/DisplayText&gt;&lt;record&gt;&lt;rec-number&gt;2398&lt;/rec-number&gt;&lt;foreign-keys&gt;&lt;key app="EN" db-id="xes2vw9069xpaveat5wxr9apz9eppzp5fzwx" timestamp="1509382777"&gt;2398&lt;/key&gt;&lt;/foreign-keys&gt;&lt;ref-type name="Journal Article"&gt;17&lt;/ref-type&gt;&lt;contributors&gt;&lt;authors&gt;&lt;author&gt;Akintoye, Akintola&lt;/author&gt;&lt;author&gt;McIntosh, George&lt;/author&gt;&lt;author&gt;Fitzgerald, Eamon&lt;/author&gt;&lt;/authors&gt;&lt;/contributors&gt;&lt;titles&gt;&lt;title&gt;A survey of supply chain collaboration and management in the UK construction industry&lt;/title&gt;&lt;secondary-title&gt;European Journal of Purchasing &amp;amp; Supply Management&lt;/secondary-title&gt;&lt;/titles&gt;&lt;periodical&gt;&lt;full-title&gt;European Journal of Purchasing &amp;amp; Supply Management&lt;/full-title&gt;&lt;/periodical&gt;&lt;pages&gt;159-168&lt;/pages&gt;&lt;volume&gt;6&lt;/volume&gt;&lt;number&gt;3&lt;/number&gt;&lt;dates&gt;&lt;year&gt;2000&lt;/year&gt;&lt;/dates&gt;&lt;isbn&gt;0969-7012&lt;/isbn&gt;&lt;urls&gt;&lt;/urls&gt;&lt;/record&gt;&lt;/Cite&gt;&lt;/EndNote&gt;</w:instrText>
      </w:r>
      <w:r w:rsidR="00C508B9">
        <w:fldChar w:fldCharType="separate"/>
      </w:r>
      <w:r w:rsidR="00C508B9">
        <w:rPr>
          <w:noProof/>
        </w:rPr>
        <w:t>(</w:t>
      </w:r>
      <w:r w:rsidR="0006435D">
        <w:rPr>
          <w:noProof/>
        </w:rPr>
        <w:t>Akintoye et al., 2000</w:t>
      </w:r>
      <w:r w:rsidR="00C508B9">
        <w:rPr>
          <w:noProof/>
        </w:rPr>
        <w:t>)</w:t>
      </w:r>
      <w:r w:rsidR="00C508B9">
        <w:fldChar w:fldCharType="end"/>
      </w:r>
      <w:r w:rsidR="00C508B9">
        <w:t xml:space="preserve">. </w:t>
      </w:r>
      <w:r>
        <w:t xml:space="preserve">It has been suggested </w:t>
      </w:r>
      <w:r w:rsidR="007C3861">
        <w:t>for an equally long time</w:t>
      </w:r>
      <w:r w:rsidR="0006435D">
        <w:t xml:space="preserve"> </w:t>
      </w:r>
      <w:r w:rsidR="0006435D">
        <w:fldChar w:fldCharType="begin"/>
      </w:r>
      <w:r w:rsidR="00FE00E4">
        <w:instrText xml:space="preserve"> ADDIN EN.CITE &lt;EndNote&gt;&lt;Cite&gt;&lt;Author&gt;Egan&lt;/Author&gt;&lt;Year&gt;1998&lt;/Year&gt;&lt;RecNum&gt;2411&lt;/RecNum&gt;&lt;DisplayText&gt;(Egan, 1998, Egan, 2002, Latham, 1994)&lt;/DisplayText&gt;&lt;record&gt;&lt;rec-number&gt;2411&lt;/rec-number&gt;&lt;foreign-keys&gt;&lt;key app="EN" db-id="xes2vw9069xpaveat5wxr9apz9eppzp5fzwx" timestamp="1509788763"&gt;2411&lt;/key&gt;&lt;/foreign-keys&gt;&lt;ref-type name="Journal Article"&gt;17&lt;/ref-type&gt;&lt;contributors&gt;&lt;authors&gt;&lt;author&gt;Egan, J&lt;/author&gt;&lt;/authors&gt;&lt;/contributors&gt;&lt;titles&gt;&lt;title&gt;Rethinking construction, construction task force report for department of the environment, transport and the regions&lt;/title&gt;&lt;secondary-title&gt;ed: HMSO, London&lt;/secondary-title&gt;&lt;/titles&gt;&lt;periodical&gt;&lt;full-title&gt;ed: HMSO, London&lt;/full-title&gt;&lt;/periodical&gt;&lt;dates&gt;&lt;year&gt;1998&lt;/year&gt;&lt;/dates&gt;&lt;urls&gt;&lt;/urls&gt;&lt;/record&gt;&lt;/Cite&gt;&lt;Cite&gt;&lt;Author&gt;Egan&lt;/Author&gt;&lt;Year&gt;2002&lt;/Year&gt;&lt;RecNum&gt;2413&lt;/RecNum&gt;&lt;record&gt;&lt;rec-number&gt;2413&lt;/rec-number&gt;&lt;foreign-keys&gt;&lt;key app="EN" db-id="xes2vw9069xpaveat5wxr9apz9eppzp5fzwx" timestamp="1509788847"&gt;2413&lt;/key&gt;&lt;/foreign-keys&gt;&lt;ref-type name="Journal Article"&gt;17&lt;/ref-type&gt;&lt;contributors&gt;&lt;authors&gt;&lt;author&gt;Egan, John&lt;/author&gt;&lt;/authors&gt;&lt;/contributors&gt;&lt;titles&gt;&lt;title&gt;Accelerating change: a report by the strategic forum for construction&lt;/title&gt;&lt;secondary-title&gt;Rethinking Construction. SF f. Construction, London&lt;/secondary-title&gt;&lt;/titles&gt;&lt;periodical&gt;&lt;full-title&gt;Rethinking Construction. SF f. Construction, London&lt;/full-title&gt;&lt;/periodical&gt;&lt;dates&gt;&lt;year&gt;2002&lt;/year&gt;&lt;/dates&gt;&lt;urls&gt;&lt;/urls&gt;&lt;/record&gt;&lt;/Cite&gt;&lt;Cite&gt;&lt;Author&gt;Latham&lt;/Author&gt;&lt;Year&gt;1994&lt;/Year&gt;&lt;RecNum&gt;2414&lt;/RecNum&gt;&lt;record&gt;&lt;rec-number&gt;2414&lt;/rec-number&gt;&lt;foreign-keys&gt;&lt;key app="EN" db-id="xes2vw9069xpaveat5wxr9apz9eppzp5fzwx" timestamp="1509788886"&gt;2414&lt;/key&gt;&lt;/foreign-keys&gt;&lt;ref-type name="Book"&gt;6&lt;/ref-type&gt;&lt;contributors&gt;&lt;authors&gt;&lt;author&gt;Latham, Sir Michael&lt;/author&gt;&lt;/authors&gt;&lt;/contributors&gt;&lt;titles&gt;&lt;title&gt;Constructing the team&lt;/title&gt;&lt;/titles&gt;&lt;dates&gt;&lt;year&gt;1994&lt;/year&gt;&lt;/dates&gt;&lt;publisher&gt;HM Stationery Office London&lt;/publisher&gt;&lt;isbn&gt;011752994X&lt;/isbn&gt;&lt;urls&gt;&lt;/urls&gt;&lt;/record&gt;&lt;/Cite&gt;&lt;/EndNote&gt;</w:instrText>
      </w:r>
      <w:r w:rsidR="0006435D">
        <w:fldChar w:fldCharType="separate"/>
      </w:r>
      <w:r w:rsidR="00FE00E4">
        <w:rPr>
          <w:noProof/>
        </w:rPr>
        <w:t>(Egan, 1998, Egan, 2002, Latham, 1994)</w:t>
      </w:r>
      <w:r w:rsidR="0006435D">
        <w:fldChar w:fldCharType="end"/>
      </w:r>
      <w:r w:rsidR="007C3861">
        <w:t xml:space="preserve"> </w:t>
      </w:r>
      <w:r>
        <w:t xml:space="preserve">that </w:t>
      </w:r>
      <w:r w:rsidR="007C3861">
        <w:t>problems with collaboration in construction stem from</w:t>
      </w:r>
      <w:r w:rsidR="00C508B9">
        <w:t xml:space="preserve"> </w:t>
      </w:r>
      <w:r>
        <w:t xml:space="preserve">both </w:t>
      </w:r>
      <w:r w:rsidR="00C508B9">
        <w:t>the complexity of buildings, and the many intertwined actors that each project involves</w:t>
      </w:r>
      <w:r>
        <w:t xml:space="preserve">. </w:t>
      </w:r>
      <w:r w:rsidR="000D6804">
        <w:t xml:space="preserve">Collaboration is discussed </w:t>
      </w:r>
      <w:r w:rsidR="007C3861">
        <w:t xml:space="preserve">again </w:t>
      </w:r>
      <w:r w:rsidR="000D6804">
        <w:t>in Section 7.3 of the standard from an anti-trust perspective</w:t>
      </w:r>
      <w:r w:rsidR="007C3861">
        <w:t xml:space="preserve">, warning </w:t>
      </w:r>
      <w:r w:rsidR="000D6804">
        <w:t>that collaboration need</w:t>
      </w:r>
      <w:r w:rsidR="007C3861">
        <w:t>s</w:t>
      </w:r>
      <w:r w:rsidR="000D6804">
        <w:t xml:space="preserve"> to happen lawfully</w:t>
      </w:r>
      <w:r w:rsidR="007C3861">
        <w:t xml:space="preserve">.  However the standard </w:t>
      </w:r>
      <w:r w:rsidR="005815BD">
        <w:t>misses the opportunity</w:t>
      </w:r>
      <w:r w:rsidR="007C3861">
        <w:t xml:space="preserve"> to discuss</w:t>
      </w:r>
      <w:r w:rsidR="000D6804">
        <w:t xml:space="preserve"> the issue</w:t>
      </w:r>
      <w:r w:rsidR="007C3861">
        <w:t xml:space="preserve"> </w:t>
      </w:r>
      <w:r w:rsidR="000D6804">
        <w:t>of horizontal collaboration</w:t>
      </w:r>
      <w:r w:rsidR="007C3861">
        <w:t xml:space="preserve"> </w:t>
      </w:r>
      <w:r w:rsidR="000D6804">
        <w:t xml:space="preserve">between actors at the same level of the supply chain </w:t>
      </w:r>
      <w:r w:rsidR="000D6804">
        <w:fldChar w:fldCharType="begin">
          <w:fldData xml:space="preserve">PEVuZE5vdGU+PENpdGU+PEF1dGhvcj5QYWxtZXI8L0F1dGhvcj48WWVhcj4yMDEyPC9ZZWFyPjxS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</w:fldData>
        </w:fldChar>
      </w:r>
      <w:r w:rsidR="00FE00E4">
        <w:instrText xml:space="preserve"> ADDIN EN.CITE </w:instrText>
      </w:r>
      <w:r w:rsidR="00FE00E4">
        <w:fldChar w:fldCharType="begin">
          <w:fldData xml:space="preserve">PEVuZE5vdGU+PENpdGU+PEF1dGhvcj5QYWxtZXI8L0F1dGhvcj48WWVhcj4yMDEyPC9ZZWFyPjxS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</w:fldData>
        </w:fldChar>
      </w:r>
      <w:r w:rsidR="00FE00E4">
        <w:instrText xml:space="preserve"> ADDIN EN.CITE.DATA </w:instrText>
      </w:r>
      <w:r w:rsidR="00FE00E4">
        <w:fldChar w:fldCharType="end"/>
      </w:r>
      <w:r w:rsidR="000D6804">
        <w:fldChar w:fldCharType="separate"/>
      </w:r>
      <w:r w:rsidR="00FE00E4">
        <w:rPr>
          <w:noProof/>
        </w:rPr>
        <w:t>(Palmer et al., 2012, Rossi, 2012, Pomponi et al., 2015)</w:t>
      </w:r>
      <w:r w:rsidR="000D6804">
        <w:fldChar w:fldCharType="end"/>
      </w:r>
      <w:r w:rsidR="007C3861">
        <w:t xml:space="preserve">, which </w:t>
      </w:r>
      <w:r w:rsidR="005815BD">
        <w:t>would be of particular relevance to the construction industry</w:t>
      </w:r>
      <w:r w:rsidR="007C3861">
        <w:t>.</w:t>
      </w:r>
    </w:p>
    <w:p w14:paraId="717D019D" w14:textId="77777777" w:rsidR="00A95B6C" w:rsidRDefault="00A95B6C" w:rsidP="000A5AA0"/>
    <w:p w14:paraId="701CA029" w14:textId="2B18B6B8" w:rsidR="00A95B6C" w:rsidRDefault="001402AD" w:rsidP="000A5AA0">
      <w:r>
        <w:t>The ‘</w:t>
      </w:r>
      <w:r w:rsidRPr="0006435D">
        <w:rPr>
          <w:i/>
        </w:rPr>
        <w:t>Value optimisation’</w:t>
      </w:r>
      <w:r>
        <w:t xml:space="preserve"> principle </w:t>
      </w:r>
      <w:r w:rsidR="004E10FB">
        <w:t xml:space="preserve">proposes </w:t>
      </w:r>
      <w:r>
        <w:t xml:space="preserve">that companies “keep all products, components and materials at their highest value and utility at all times” </w:t>
      </w:r>
      <w:r>
        <w:fldChar w:fldCharType="begin"/>
      </w:r>
      <w:r>
        <w:instrText xml:space="preserve"> ADDIN EN.CITE &lt;EndNote&gt;&lt;Cite&gt;&lt;Author&gt;BSI&lt;/Author&gt;&lt;Year&gt;2017&lt;/Year&gt;&lt;RecNum&gt;2389&lt;/RecNum&gt;&lt;Suffix&gt;`, p.30&lt;/Suffix&gt;&lt;DisplayText&gt;(BSI, 2017, p.30)&lt;/DisplayText&gt;&lt;record&gt;&lt;rec-number&gt;2389&lt;/rec-number&gt;&lt;foreign-keys&gt;&lt;key app="EN" db-id="xes2vw9069xpaveat5wxr9apz9eppzp5fzwx" timestamp="1509377636"&gt;2389&lt;/key&gt;&lt;/foreign-keys&gt;&lt;ref-type name="Standard"&gt;58&lt;/ref-type&gt;&lt;contributors&gt;&lt;authors&gt;&lt;author&gt;BSI&lt;/author&gt;&lt;/authors&gt;&lt;/contributors&gt;&lt;titles&gt;&lt;title&gt;BS 8001:2017 - Framework for implementing the principles of the circular economy in organizations - Guide&lt;/title&gt;&lt;/titles&gt;&lt;dates&gt;&lt;year&gt;2017&lt;/year&gt;&lt;/dates&gt;&lt;urls&gt;&lt;/urls&gt;&lt;/record&gt;&lt;/Cite&gt;&lt;/EndNote&gt;</w:instrText>
      </w:r>
      <w:r>
        <w:fldChar w:fldCharType="separate"/>
      </w:r>
      <w:r>
        <w:rPr>
          <w:noProof/>
        </w:rPr>
        <w:t>(</w:t>
      </w:r>
      <w:r w:rsidR="0006435D">
        <w:rPr>
          <w:noProof/>
        </w:rPr>
        <w:t>BSI, 2017, p.30</w:t>
      </w:r>
      <w:r>
        <w:rPr>
          <w:noProof/>
        </w:rPr>
        <w:t>)</w:t>
      </w:r>
      <w:r>
        <w:fldChar w:fldCharType="end"/>
      </w:r>
      <w:r w:rsidR="00A95B6C">
        <w:t xml:space="preserve"> </w:t>
      </w:r>
      <w:r>
        <w:t xml:space="preserve">and that they reconsider what might be waste or a system loss to identify new opportunities and realise new potential </w:t>
      </w:r>
      <w:r>
        <w:fldChar w:fldCharType="begin"/>
      </w:r>
      <w:r>
        <w:instrText xml:space="preserve"> ADDIN EN.CITE &lt;EndNote&gt;&lt;Cite&gt;&lt;Author&gt;BSI&lt;/Author&gt;&lt;Year&gt;2017&lt;/Year&gt;&lt;RecNum&gt;2389&lt;/RecNum&gt;&lt;DisplayText&gt;(BSI, 2017)&lt;/DisplayText&gt;&lt;record&gt;&lt;rec-number&gt;2389&lt;/rec-number&gt;&lt;foreign-keys&gt;&lt;key app="EN" db-id="xes2vw9069xpaveat5wxr9apz9eppzp5fzwx" timestamp="1509377636"&gt;2389&lt;/key&gt;&lt;/foreign-keys&gt;&lt;ref-type name="Standard"&gt;58&lt;/ref-type&gt;&lt;contributors&gt;&lt;authors&gt;&lt;author&gt;BSI&lt;/author&gt;&lt;/authors&gt;&lt;/contributors&gt;&lt;titles&gt;&lt;title&gt;BS 8001:2017 - Framework for implementing the principles of the circular economy in organizations - Guide&lt;/title&gt;&lt;/titles&gt;&lt;dates&gt;&lt;year&gt;2017&lt;/year&gt;&lt;/dates&gt;&lt;urls&gt;&lt;/urls&gt;&lt;/record&gt;&lt;/Cite&gt;&lt;/EndNote&gt;</w:instrText>
      </w:r>
      <w:r>
        <w:fldChar w:fldCharType="separate"/>
      </w:r>
      <w:r>
        <w:rPr>
          <w:noProof/>
        </w:rPr>
        <w:t>(</w:t>
      </w:r>
      <w:r w:rsidR="0006435D">
        <w:rPr>
          <w:noProof/>
        </w:rPr>
        <w:t>BSI, 2017</w:t>
      </w:r>
      <w:r>
        <w:rPr>
          <w:noProof/>
        </w:rPr>
        <w:t>)</w:t>
      </w:r>
      <w:r>
        <w:fldChar w:fldCharType="end"/>
      </w:r>
      <w:r>
        <w:t xml:space="preserve">. </w:t>
      </w:r>
      <w:r w:rsidR="005815BD">
        <w:t xml:space="preserve">This too </w:t>
      </w:r>
      <w:r w:rsidR="004E10FB">
        <w:t>could be seen as</w:t>
      </w:r>
      <w:r w:rsidR="005815BD">
        <w:t xml:space="preserve"> problematic for buildings</w:t>
      </w:r>
      <w:r w:rsidR="004E10FB">
        <w:t>, partly because their highest value is often the land they sit on rather than their material form</w:t>
      </w:r>
      <w:r w:rsidR="005815BD">
        <w:t xml:space="preserve">.  </w:t>
      </w:r>
      <w:r w:rsidR="004E10FB">
        <w:t>An example is a</w:t>
      </w:r>
      <w:r w:rsidR="005815BD">
        <w:t xml:space="preserve"> Real Estate Investment Trust</w:t>
      </w:r>
      <w:r w:rsidR="003657F8">
        <w:t xml:space="preserve"> (REIT)</w:t>
      </w:r>
      <w:r w:rsidR="005815BD">
        <w:t xml:space="preserve"> </w:t>
      </w:r>
      <w:r>
        <w:t xml:space="preserve">owner </w:t>
      </w:r>
      <w:r w:rsidR="005815BD">
        <w:t>of a</w:t>
      </w:r>
      <w:r>
        <w:t xml:space="preserve"> functional 10-storey building in central London</w:t>
      </w:r>
      <w:r w:rsidR="004E10FB">
        <w:t>, who decides to optimise the asset by replacing the current building</w:t>
      </w:r>
      <w:r>
        <w:t xml:space="preserve"> with a high-end 20</w:t>
      </w:r>
      <w:r w:rsidR="00C6489C">
        <w:t>-</w:t>
      </w:r>
      <w:r>
        <w:t xml:space="preserve">storey development. </w:t>
      </w:r>
      <w:r w:rsidR="00E9372E">
        <w:t>T</w:t>
      </w:r>
      <w:r>
        <w:t xml:space="preserve">he standard </w:t>
      </w:r>
      <w:r w:rsidR="004E10FB">
        <w:t>might</w:t>
      </w:r>
      <w:r>
        <w:t xml:space="preserve"> cluster </w:t>
      </w:r>
      <w:r w:rsidR="004E10FB">
        <w:t>this</w:t>
      </w:r>
      <w:r>
        <w:t xml:space="preserve"> under the ‘new revenue stream’ – but </w:t>
      </w:r>
      <w:r w:rsidR="004E10FB">
        <w:t>it is difficult to argue that this would conform to the real principles behind</w:t>
      </w:r>
      <w:r>
        <w:t xml:space="preserve"> the circular economy</w:t>
      </w:r>
      <w:r w:rsidR="004E10FB">
        <w:t>.</w:t>
      </w:r>
      <w:r>
        <w:t xml:space="preserve"> </w:t>
      </w:r>
      <w:r w:rsidR="003657F8">
        <w:t>Additionally, if the new high-end 20 storey development were to be managed by the REIT according to BS8001 it would quickly show the limit of the standard in factoring in the systemic nature of the building sectors where no actor can truly achieve a ‘circular’ built asset on its own.</w:t>
      </w:r>
    </w:p>
    <w:p w14:paraId="3FDDDFB7" w14:textId="2536D138" w:rsidR="00962E4E" w:rsidRDefault="00962E4E" w:rsidP="000A5AA0"/>
    <w:p w14:paraId="49447654" w14:textId="790C1968" w:rsidR="004E10FB" w:rsidRDefault="004E10FB" w:rsidP="004E10FB">
      <w:r>
        <w:t xml:space="preserve">The final principle, </w:t>
      </w:r>
      <w:r w:rsidRPr="0006435D">
        <w:rPr>
          <w:i/>
        </w:rPr>
        <w:t>Transparency</w:t>
      </w:r>
      <w:r>
        <w:t xml:space="preserve">,  is </w:t>
      </w:r>
      <w:r w:rsidR="00E0759A">
        <w:t xml:space="preserve">similar to Stewardship in that it is </w:t>
      </w:r>
      <w:r>
        <w:t xml:space="preserve"> a crucial condition for </w:t>
      </w:r>
      <w:r w:rsidR="00E0759A">
        <w:t>Corporate Social</w:t>
      </w:r>
      <w:r>
        <w:t xml:space="preserve"> </w:t>
      </w:r>
      <w:r w:rsidR="00E0759A">
        <w:t xml:space="preserve">Responsibility </w:t>
      </w:r>
      <w:r>
        <w:t xml:space="preserve"> </w:t>
      </w:r>
      <w:r>
        <w:fldChar w:fldCharType="begin"/>
      </w:r>
      <w:r>
        <w:instrText xml:space="preserve"> ADDIN EN.CITE &lt;EndNote&gt;&lt;Cite&gt;&lt;Author&gt;Dubbink&lt;/Author&gt;&lt;Year&gt;2008&lt;/Year&gt;&lt;RecNum&gt;2399&lt;/RecNum&gt;&lt;DisplayText&gt;(Dubbink et al., 2008)&lt;/DisplayText&gt;&lt;record&gt;&lt;rec-number&gt;2399&lt;/rec-number&gt;&lt;foreign-keys&gt;&lt;key app="EN" db-id="xes2vw9069xpaveat5wxr9apz9eppzp5fzwx" timestamp="1509383732"&gt;2399&lt;/key&gt;&lt;/foreign-keys&gt;&lt;ref-type name="Journal Article"&gt;17&lt;/ref-type&gt;&lt;contributors&gt;&lt;authors&gt;&lt;author&gt;Dubbink, Wim&lt;/author&gt;&lt;author&gt;Graafland, Johan&lt;/author&gt;&lt;author&gt;Van Liedekerke, Luc&lt;/author&gt;&lt;/authors&gt;&lt;/contributors&gt;&lt;titles&gt;&lt;title&gt;CSR, transparency and the role of intermediate organisations&lt;/title&gt;&lt;secondary-title&gt;Journal of Business Ethics&lt;/secondary-title&gt;&lt;/titles&gt;&lt;periodical&gt;&lt;full-title&gt;Journal of Business Ethics&lt;/full-title&gt;&lt;/periodical&gt;&lt;pages&gt;391-406&lt;/pages&gt;&lt;volume&gt;82&lt;/volume&gt;&lt;number&gt;2&lt;/number&gt;&lt;dates&gt;&lt;year&gt;2008&lt;/year&gt;&lt;/dates&gt;&lt;isbn&gt;0167-4544&lt;/isbn&gt;&lt;urls&gt;&lt;/urls&gt;&lt;/record&gt;&lt;/Cite&gt;&lt;/EndNote&gt;</w:instrText>
      </w:r>
      <w:r>
        <w:fldChar w:fldCharType="separate"/>
      </w:r>
      <w:r>
        <w:rPr>
          <w:noProof/>
        </w:rPr>
        <w:t>(</w:t>
      </w:r>
      <w:r w:rsidR="0006435D">
        <w:rPr>
          <w:noProof/>
        </w:rPr>
        <w:t>Dubbink et al., 2008</w:t>
      </w:r>
      <w:r>
        <w:rPr>
          <w:noProof/>
        </w:rPr>
        <w:t>)</w:t>
      </w:r>
      <w:r>
        <w:fldChar w:fldCharType="end"/>
      </w:r>
      <w:r>
        <w:t xml:space="preserve">. </w:t>
      </w:r>
      <w:r w:rsidR="00E0759A">
        <w:t>As with Stewardship, the high numbers of stakeholders involved in a building throughout its life makes this principle, although valuable, a difficult one to enact.</w:t>
      </w:r>
    </w:p>
    <w:p w14:paraId="627C3F4B" w14:textId="77777777" w:rsidR="004E10FB" w:rsidRDefault="004E10FB" w:rsidP="000A5AA0"/>
    <w:p w14:paraId="43052257" w14:textId="1273C951" w:rsidR="00962E4E" w:rsidRDefault="00E0759A" w:rsidP="000A5AA0">
      <w:r>
        <w:t>T</w:t>
      </w:r>
      <w:r w:rsidR="00962E4E">
        <w:t>h</w:t>
      </w:r>
      <w:r>
        <w:t>e</w:t>
      </w:r>
      <w:r w:rsidR="00962E4E">
        <w:t xml:space="preserve"> </w:t>
      </w:r>
      <w:r>
        <w:t xml:space="preserve">proposed </w:t>
      </w:r>
      <w:r w:rsidR="00962E4E">
        <w:t xml:space="preserve">six principles </w:t>
      </w:r>
      <w:r>
        <w:t xml:space="preserve">for </w:t>
      </w:r>
      <w:r w:rsidR="00962E4E">
        <w:t xml:space="preserve">the circular economy </w:t>
      </w:r>
      <w:r>
        <w:t>are</w:t>
      </w:r>
      <w:r w:rsidR="00962E4E">
        <w:t xml:space="preserve"> </w:t>
      </w:r>
      <w:r>
        <w:t xml:space="preserve">clearly </w:t>
      </w:r>
      <w:r w:rsidR="00962E4E">
        <w:t xml:space="preserve">good practice </w:t>
      </w:r>
      <w:r>
        <w:t xml:space="preserve">for any </w:t>
      </w:r>
      <w:r w:rsidR="00962E4E">
        <w:t>business</w:t>
      </w:r>
      <w:r>
        <w:t xml:space="preserve">.  However </w:t>
      </w:r>
      <w:r w:rsidR="00962E4E">
        <w:t>while their collective implementation might help companies move towards circularity</w:t>
      </w:r>
      <w:r w:rsidR="00C6489C">
        <w:t>,</w:t>
      </w:r>
      <w:r w:rsidR="00962E4E">
        <w:t xml:space="preserve"> </w:t>
      </w:r>
      <w:r>
        <w:t xml:space="preserve">there are clearly problems in their interpretation and implementation </w:t>
      </w:r>
      <w:r w:rsidR="00962E4E">
        <w:t xml:space="preserve">for </w:t>
      </w:r>
      <w:r>
        <w:t>firms</w:t>
      </w:r>
      <w:r w:rsidR="00962E4E">
        <w:t xml:space="preserve"> operating in the construction sector. </w:t>
      </w:r>
    </w:p>
    <w:p w14:paraId="5A98F17C" w14:textId="59B642C3" w:rsidR="00962E4E" w:rsidRDefault="00962E4E" w:rsidP="000A5AA0"/>
    <w:p w14:paraId="402C087C" w14:textId="1EAE3B9A" w:rsidR="00962E4E" w:rsidRDefault="00962E4E" w:rsidP="00962E4E">
      <w:pPr>
        <w:pStyle w:val="ListParagraph"/>
        <w:numPr>
          <w:ilvl w:val="1"/>
          <w:numId w:val="17"/>
        </w:numPr>
        <w:rPr>
          <w:i/>
        </w:rPr>
      </w:pPr>
      <w:r>
        <w:rPr>
          <w:i/>
        </w:rPr>
        <w:t>Flexible Framework</w:t>
      </w:r>
    </w:p>
    <w:p w14:paraId="1D31397F" w14:textId="574E9AF4" w:rsidR="00962E4E" w:rsidRDefault="00962E4E" w:rsidP="00962E4E">
      <w:pPr>
        <w:rPr>
          <w:i/>
        </w:rPr>
      </w:pPr>
    </w:p>
    <w:p w14:paraId="7D9B56EE" w14:textId="336EA767" w:rsidR="00962E4E" w:rsidRPr="00962E4E" w:rsidRDefault="001C2776" w:rsidP="00962E4E">
      <w:r>
        <w:t xml:space="preserve">The </w:t>
      </w:r>
      <w:r w:rsidRPr="0006435D">
        <w:rPr>
          <w:i/>
        </w:rPr>
        <w:t>Flexible Framework</w:t>
      </w:r>
      <w:r>
        <w:t xml:space="preserve"> is perhaps the most valuable element in the standard. It is an eight-stage support tool which poses eight strategic questions </w:t>
      </w:r>
      <w:r w:rsidR="00605F45">
        <w:t xml:space="preserve">to a business </w:t>
      </w:r>
      <w:r>
        <w:t>and</w:t>
      </w:r>
      <w:r w:rsidR="00605F45">
        <w:t xml:space="preserve">, depending on the answers, </w:t>
      </w:r>
      <w:r>
        <w:t xml:space="preserve">points towards appropriate phases and actions to promote circularity. The earlier stages </w:t>
      </w:r>
      <w:r w:rsidR="00605F45">
        <w:t>of</w:t>
      </w:r>
      <w:r>
        <w:t xml:space="preserve"> Framing (Stage 1), Scoping (Stage 2), and Idea </w:t>
      </w:r>
      <w:r>
        <w:lastRenderedPageBreak/>
        <w:t xml:space="preserve">generation (Stage 3) appear appropriate for discussion in a built environment context. The following stages, however, </w:t>
      </w:r>
      <w:r w:rsidR="00605F45">
        <w:t>are rather harder to relate to</w:t>
      </w:r>
      <w:r>
        <w:t xml:space="preserve"> the construction sector. For instance, Stage 4 (Feasibility) </w:t>
      </w:r>
      <w:r w:rsidR="00605F45">
        <w:t>assesses</w:t>
      </w:r>
      <w:r>
        <w:t xml:space="preserve"> the practicality of progressing the prioritised ideas and options. The feasibility of solutions applied to buildings often involves actors in the future whose identity is </w:t>
      </w:r>
      <w:r w:rsidR="00C6489C">
        <w:t>still</w:t>
      </w:r>
      <w:r>
        <w:t xml:space="preserve"> unknown in the present. This significantly </w:t>
      </w:r>
      <w:r w:rsidR="00605F45">
        <w:t xml:space="preserve">hinders </w:t>
      </w:r>
      <w:r>
        <w:t xml:space="preserve">therefore the feasibility of building-related circular solutions. </w:t>
      </w:r>
      <w:r w:rsidR="00BB38B6">
        <w:t xml:space="preserve">The </w:t>
      </w:r>
      <w:r w:rsidR="00605F45">
        <w:t xml:space="preserve">following </w:t>
      </w:r>
      <w:r w:rsidR="00BB38B6">
        <w:t xml:space="preserve">stages are Business Case (Stage 5), Piloting and prototyping (Stage 6), Delivery and implementation (Stage 7), and Monitor, review and report (Stage 8). All suffer from the same criticality related to </w:t>
      </w:r>
      <w:r w:rsidR="00605F45">
        <w:t xml:space="preserve">a </w:t>
      </w:r>
      <w:r w:rsidR="00BB38B6">
        <w:t>building’s complexity and lifespan</w:t>
      </w:r>
      <w:r w:rsidR="00605F45">
        <w:t>,</w:t>
      </w:r>
      <w:r w:rsidR="00BB38B6">
        <w:t xml:space="preserve"> as well as </w:t>
      </w:r>
      <w:r w:rsidR="00605F45">
        <w:t xml:space="preserve">from </w:t>
      </w:r>
      <w:r w:rsidR="00BB38B6">
        <w:t xml:space="preserve">the significant resources </w:t>
      </w:r>
      <w:r w:rsidR="003D26E9">
        <w:t xml:space="preserve">that are generally </w:t>
      </w:r>
      <w:r w:rsidR="00BB38B6">
        <w:t xml:space="preserve">needed to carry out such activities in a building context. </w:t>
      </w:r>
      <w:r>
        <w:t xml:space="preserve"> </w:t>
      </w:r>
    </w:p>
    <w:p w14:paraId="20D2554B" w14:textId="77777777" w:rsidR="00962E4E" w:rsidRPr="00962E4E" w:rsidRDefault="00962E4E" w:rsidP="00962E4E"/>
    <w:p w14:paraId="0FADFE71" w14:textId="267F5FE7" w:rsidR="00962E4E" w:rsidRDefault="00962E4E" w:rsidP="00962E4E">
      <w:pPr>
        <w:pStyle w:val="ListParagraph"/>
        <w:numPr>
          <w:ilvl w:val="1"/>
          <w:numId w:val="17"/>
        </w:numPr>
        <w:rPr>
          <w:i/>
        </w:rPr>
      </w:pPr>
      <w:r>
        <w:rPr>
          <w:i/>
        </w:rPr>
        <w:t>Guidance</w:t>
      </w:r>
    </w:p>
    <w:p w14:paraId="7F8EE40D" w14:textId="4FF3230D" w:rsidR="003D26E9" w:rsidRDefault="003D26E9" w:rsidP="003D26E9">
      <w:pPr>
        <w:rPr>
          <w:i/>
        </w:rPr>
      </w:pPr>
    </w:p>
    <w:p w14:paraId="3D949CAA" w14:textId="5D6DB8AF" w:rsidR="003D26E9" w:rsidRDefault="00605F45" w:rsidP="003D26E9">
      <w:r>
        <w:t>Finally t</w:t>
      </w:r>
      <w:r w:rsidR="00BF48C7">
        <w:t xml:space="preserve">he guidance in the standard refers to enabling mechanisms and business models. To be compliant with the standard, a selected business model and its value proposition must be underpinned by the principles of the circular economy (Section 2.1) and the flexible framework (Section 2.2). </w:t>
      </w:r>
      <w:r>
        <w:t xml:space="preserve">Therefore </w:t>
      </w:r>
      <w:r w:rsidR="00BF48C7">
        <w:t xml:space="preserve">the limitations identified in the previous two sections </w:t>
      </w:r>
      <w:r>
        <w:t xml:space="preserve">are also extended </w:t>
      </w:r>
      <w:r w:rsidR="00BF48C7">
        <w:t xml:space="preserve">to the guidance. </w:t>
      </w:r>
    </w:p>
    <w:p w14:paraId="5F9763A9" w14:textId="6CB334D2" w:rsidR="00BF48C7" w:rsidRDefault="00BF48C7" w:rsidP="003D26E9"/>
    <w:p w14:paraId="31FE3A8D" w14:textId="204A3EC3" w:rsidR="00BF48C7" w:rsidRDefault="00BF48C7" w:rsidP="003D26E9">
      <w:r>
        <w:t xml:space="preserve">The focus </w:t>
      </w:r>
      <w:r w:rsidR="00605F45">
        <w:t xml:space="preserve">of this standard is </w:t>
      </w:r>
      <w:r>
        <w:t xml:space="preserve">on short-lived products with a controllable manufacturing cycle </w:t>
      </w:r>
      <w:r w:rsidR="00605F45">
        <w:t xml:space="preserve">and location, as </w:t>
      </w:r>
      <w:r>
        <w:t>is eviden</w:t>
      </w:r>
      <w:r w:rsidR="008427EA">
        <w:t>ced</w:t>
      </w:r>
      <w:r>
        <w:t xml:space="preserve"> by </w:t>
      </w:r>
      <w:r w:rsidR="008427EA">
        <w:t xml:space="preserve">most of </w:t>
      </w:r>
      <w:r>
        <w:t xml:space="preserve">the examples offered in this section </w:t>
      </w:r>
      <w:r w:rsidR="00605F45">
        <w:t>such as</w:t>
      </w:r>
      <w:r>
        <w:t xml:space="preserve"> digital space, reverse logistics, 3D printing, crowd-funding, refill service for ink cartridges</w:t>
      </w:r>
      <w:r w:rsidR="00605F45">
        <w:t>, etc.</w:t>
      </w:r>
      <w:r>
        <w:t xml:space="preserve"> </w:t>
      </w:r>
      <w:r>
        <w:fldChar w:fldCharType="begin"/>
      </w:r>
      <w:r>
        <w:instrText xml:space="preserve"> ADDIN EN.CITE &lt;EndNote&gt;&lt;Cite&gt;&lt;Author&gt;BSI&lt;/Author&gt;&lt;Year&gt;2017&lt;/Year&gt;&lt;RecNum&gt;2389&lt;/RecNum&gt;&lt;Suffix&gt;`, p.43-45&lt;/Suffix&gt;&lt;DisplayText&gt;(BSI, 2017, p.43-45)&lt;/DisplayText&gt;&lt;record&gt;&lt;rec-number&gt;2389&lt;/rec-number&gt;&lt;foreign-keys&gt;&lt;key app="EN" db-id="xes2vw9069xpaveat5wxr9apz9eppzp5fzwx" timestamp="1509377636"&gt;2389&lt;/key&gt;&lt;/foreign-keys&gt;&lt;ref-type name="Standard"&gt;58&lt;/ref-type&gt;&lt;contributors&gt;&lt;authors&gt;&lt;author&gt;BSI&lt;/author&gt;&lt;/authors&gt;&lt;/contributors&gt;&lt;titles&gt;&lt;title&gt;BS 8001:2017 - Framework for implementing the principles of the circular economy in organizations - Guide&lt;/title&gt;&lt;/titles&gt;&lt;dates&gt;&lt;year&gt;2017&lt;/year&gt;&lt;/dates&gt;&lt;urls&gt;&lt;/urls&gt;&lt;/record&gt;&lt;/Cite&gt;&lt;/EndNote&gt;</w:instrText>
      </w:r>
      <w:r>
        <w:fldChar w:fldCharType="separate"/>
      </w:r>
      <w:r>
        <w:rPr>
          <w:noProof/>
        </w:rPr>
        <w:t>(</w:t>
      </w:r>
      <w:r w:rsidR="0006435D">
        <w:rPr>
          <w:noProof/>
        </w:rPr>
        <w:t>BSI, 2017, p.43-45</w:t>
      </w:r>
      <w:r>
        <w:rPr>
          <w:noProof/>
        </w:rPr>
        <w:t>)</w:t>
      </w:r>
      <w:r>
        <w:fldChar w:fldCharType="end"/>
      </w:r>
      <w:r>
        <w:t xml:space="preserve">. </w:t>
      </w:r>
      <w:r w:rsidR="00511277">
        <w:t xml:space="preserve">Some of these strategies are </w:t>
      </w:r>
      <w:r w:rsidR="00006E02">
        <w:t>however</w:t>
      </w:r>
      <w:r w:rsidR="00511277">
        <w:t xml:space="preserve"> able to help promote circular economy in construction, such as 3D printing </w:t>
      </w:r>
      <w:r w:rsidR="00511277">
        <w:fldChar w:fldCharType="begin"/>
      </w:r>
      <w:r w:rsidR="00511277">
        <w:instrText xml:space="preserve"> ADDIN EN.CITE &lt;EndNote&gt;&lt;Cite&gt;&lt;Author&gt;Hager&lt;/Author&gt;&lt;Year&gt;2016&lt;/Year&gt;&lt;IDText&gt;3D printing of buildings and building components as the future of sustainable construction?&lt;/IDText&gt;&lt;DisplayText&gt;(Hager et al., 2016, Guardian, 2017)&lt;/DisplayText&gt;&lt;record&gt;&lt;titles&gt;&lt;title&gt;3D printing of buildings and building components as the future of sustainable construction?&lt;/title&gt;&lt;/titles&gt;&lt;titles&gt;&lt;secondary-title&gt;&lt;style face="italic" font="default" size="100%"&gt;Procedia Engineering&lt;/style&gt;&lt;/secondary-title&gt;&lt;/titles&gt;&lt;pages&gt;&lt;style face="italic" font="default" size="100%"&gt;Procedia Engineering&lt;/style&gt;&lt;/pages&gt;&lt;contributors&gt;&lt;authors&gt;&lt;author&gt;Hager, I.&lt;/author&gt;&lt;author&gt;Golonka, A.&lt;/author&gt;&lt;author&gt;Putanowicz, R.&lt;/author&gt;&lt;/authors&gt;&lt;/contributors&gt;&lt;added-date format="utc"&gt;1528556393&lt;/added-date&gt;&lt;ref-type name="Journal Article"&gt;17&lt;/ref-type&gt;&lt;dates&gt;&lt;year&gt;2016&lt;/year&gt;&lt;/dates&gt;&lt;rec-number&gt;2530&lt;/rec-number&gt;&lt;last-updated-date format="utc"&gt;1528556435&lt;/last-updated-date&gt;&lt;volume&gt;151&lt;/volume&gt;&lt;/record&gt;&lt;/Cite&gt;&lt;Cite&gt;&lt;Author&gt;The&lt;/Author&gt;&lt;Year&gt;2017&lt;/Year&gt;&lt;IDText&gt;World&amp;apos;s first 3D-printed bridge opens to cyclists in Netherlands&lt;/IDText&gt;&lt;record&gt;&lt;titles&gt;&lt;title&gt;World&amp;apos;s first 3D-printed bridge opens to cyclists in Netherlands&lt;/title&gt;&lt;secondary-title&gt;The Guardian&lt;/secondary-title&gt;&lt;/titles&gt;&lt;contributors&gt;&lt;authors&gt;&lt;author&gt;The Guardian&lt;/author&gt;&lt;/authors&gt;&lt;/contributors&gt;&lt;added-date format="utc"&gt;1528556114&lt;/added-date&gt;&lt;ref-type name="Newspaper Article"&gt;23&lt;/ref-type&gt;&lt;dates&gt;&lt;year&gt;2017&lt;/year&gt;&lt;/dates&gt;&lt;rec-number&gt;2529&lt;/rec-number&gt;&lt;last-updated-date format="utc"&gt;1528556135&lt;/last-updated-date&gt;&lt;/record&gt;&lt;/Cite&gt;&lt;/EndNote&gt;</w:instrText>
      </w:r>
      <w:r w:rsidR="00511277">
        <w:fldChar w:fldCharType="separate"/>
      </w:r>
      <w:r w:rsidR="00511277">
        <w:rPr>
          <w:noProof/>
        </w:rPr>
        <w:t>(Hager et al., 2016, Guardian, 2017)</w:t>
      </w:r>
      <w:r w:rsidR="00511277">
        <w:fldChar w:fldCharType="end"/>
      </w:r>
      <w:r w:rsidR="00511277">
        <w:t xml:space="preserve"> </w:t>
      </w:r>
      <w:r w:rsidR="00006E02">
        <w:t xml:space="preserve">and reverse logistics </w:t>
      </w:r>
      <w:r w:rsidR="00006E02">
        <w:fldChar w:fldCharType="begin"/>
      </w:r>
      <w:r w:rsidR="00006E02">
        <w:instrText xml:space="preserve"> ADDIN EN.CITE &lt;EndNote&gt;&lt;Cite&gt;&lt;Author&gt;Nunes&lt;/Author&gt;&lt;Year&gt;2009&lt;/Year&gt;&lt;IDText&gt;Reverse logistics in the Brazilian construction industry&lt;/IDText&gt;&lt;DisplayText&gt;(Nunes et al., 2009)&lt;/DisplayText&gt;&lt;record&gt;&lt;dates&gt;&lt;pub-dates&gt;&lt;date&gt;Sep&lt;/date&gt;&lt;/pub-dates&gt;&lt;year&gt;2009&lt;/year&gt;&lt;/dates&gt;&lt;keywords&gt;&lt;keyword&gt;Brazil&lt;/keyword&gt;&lt;keyword&gt;Conservation of Natural Resources&lt;/keyword&gt;&lt;keyword&gt;Construction Materials&lt;/keyword&gt;&lt;keyword&gt;Industrial Waste&lt;/keyword&gt;&lt;keyword&gt;Industry&lt;/keyword&gt;&lt;keyword&gt;Logistic Models&lt;/keyword&gt;&lt;keyword&gt;Waste Management&lt;/keyword&gt;&lt;/keywords&gt;&lt;urls&gt;&lt;related-urls&gt;&lt;url&gt;https://www.ncbi.nlm.nih.gov/pubmed/19481331&lt;/url&gt;&lt;/related-urls&gt;&lt;/urls&gt;&lt;isbn&gt;1095-8630&lt;/isbn&gt;&lt;titles&gt;&lt;title&gt;Reverse logistics in the Brazilian construction industry&lt;/title&gt;&lt;secondary-title&gt;J Environ Manage&lt;/secondary-title&gt;&lt;/titles&gt;&lt;pages&gt;3717-20&lt;/pages&gt;&lt;number&gt;12&lt;/number&gt;&lt;contributors&gt;&lt;authors&gt;&lt;author&gt;Nunes, K. R.&lt;/author&gt;&lt;author&gt;Mahler, C. F.&lt;/author&gt;&lt;author&gt;Valle, R. A.&lt;/author&gt;&lt;/authors&gt;&lt;/contributors&gt;&lt;edition&gt;2009/05/28&lt;/edition&gt;&lt;language&gt;eng&lt;/language&gt;&lt;added-date format="utc"&gt;1528556768&lt;/added-date&gt;&lt;ref-type name="Journal Article"&gt;17&lt;/ref-type&gt;&lt;rec-number&gt;2531&lt;/rec-number&gt;&lt;last-updated-date format="utc"&gt;1528556768&lt;/last-updated-date&gt;&lt;accession-num&gt;19481331&lt;/accession-num&gt;&lt;electronic-resource-num&gt;10.1016/j.jenvman.2008.05.026&lt;/electronic-resource-num&gt;&lt;volume&gt;90&lt;/volume&gt;&lt;/record&gt;&lt;/Cite&gt;&lt;/EndNote&gt;</w:instrText>
      </w:r>
      <w:r w:rsidR="00006E02">
        <w:fldChar w:fldCharType="separate"/>
      </w:r>
      <w:r w:rsidR="00006E02">
        <w:rPr>
          <w:noProof/>
        </w:rPr>
        <w:t>(Nunes et al., 2009)</w:t>
      </w:r>
      <w:r w:rsidR="00006E02">
        <w:fldChar w:fldCharType="end"/>
      </w:r>
      <w:r w:rsidR="00006E02">
        <w:t xml:space="preserve"> but there </w:t>
      </w:r>
      <w:r w:rsidR="00605F45">
        <w:t>is</w:t>
      </w:r>
      <w:r w:rsidR="00006E02">
        <w:t xml:space="preserve"> still</w:t>
      </w:r>
      <w:r w:rsidR="00605F45">
        <w:t xml:space="preserve"> limited </w:t>
      </w:r>
      <w:r w:rsidR="00006E02">
        <w:t xml:space="preserve">evidence </w:t>
      </w:r>
      <w:r w:rsidR="008427EA">
        <w:t xml:space="preserve">of </w:t>
      </w:r>
      <w:r w:rsidR="00006E02">
        <w:t>their wide adoption</w:t>
      </w:r>
      <w:r>
        <w:t xml:space="preserve"> </w:t>
      </w:r>
      <w:r w:rsidR="00006E02">
        <w:t xml:space="preserve">in </w:t>
      </w:r>
      <w:r>
        <w:t xml:space="preserve">the built environment. </w:t>
      </w:r>
    </w:p>
    <w:p w14:paraId="123B6DA2" w14:textId="73E572D3" w:rsidR="00BF48C7" w:rsidRDefault="00BF48C7" w:rsidP="003D26E9"/>
    <w:p w14:paraId="44731059" w14:textId="4AF10326" w:rsidR="00BF48C7" w:rsidRPr="003D26E9" w:rsidRDefault="008427EA" w:rsidP="003D26E9">
      <w:r>
        <w:t>B</w:t>
      </w:r>
      <w:r w:rsidR="00BF48C7">
        <w:t xml:space="preserve">uildings do </w:t>
      </w:r>
      <w:r>
        <w:t xml:space="preserve">however </w:t>
      </w:r>
      <w:r w:rsidR="00BF48C7">
        <w:t xml:space="preserve">get mentioned in this section under the business model ‘Product life-extension’ </w:t>
      </w:r>
      <w:r>
        <w:t>which offers the</w:t>
      </w:r>
      <w:r w:rsidR="00BF48C7">
        <w:t xml:space="preserve"> example of a building specification with an extended design-life. However, the example is of little use </w:t>
      </w:r>
      <w:r>
        <w:t xml:space="preserve">in practice </w:t>
      </w:r>
      <w:r w:rsidR="00BF48C7">
        <w:t xml:space="preserve">since most buildings in the UK and worldwide are demolished </w:t>
      </w:r>
      <w:r w:rsidR="000D6804">
        <w:t xml:space="preserve">for </w:t>
      </w:r>
      <w:r>
        <w:t xml:space="preserve">non-technical </w:t>
      </w:r>
      <w:r w:rsidR="000D6804">
        <w:t xml:space="preserve">reasons </w:t>
      </w:r>
      <w:r>
        <w:t xml:space="preserve">such as </w:t>
      </w:r>
      <w:r w:rsidR="000D6804">
        <w:t>increas</w:t>
      </w:r>
      <w:r>
        <w:t>ing financial</w:t>
      </w:r>
      <w:r w:rsidR="000D6804">
        <w:t xml:space="preserve"> profitability</w:t>
      </w:r>
      <w:r>
        <w:t xml:space="preserve"> from the site (as in the example offered </w:t>
      </w:r>
      <w:r w:rsidR="00E9372E">
        <w:t>in Section 2.1</w:t>
      </w:r>
      <w:r>
        <w:t>).</w:t>
      </w:r>
      <w:r w:rsidR="000D6804">
        <w:t xml:space="preserve"> Extending the design life of a built asset</w:t>
      </w:r>
      <w:r>
        <w:t>, while appearing rational,</w:t>
      </w:r>
      <w:r w:rsidR="000D6804">
        <w:t xml:space="preserve"> </w:t>
      </w:r>
      <w:r>
        <w:t xml:space="preserve">may have little impact on the </w:t>
      </w:r>
      <w:r w:rsidR="00E9372E">
        <w:t>realised life</w:t>
      </w:r>
      <w:r w:rsidR="000D6804">
        <w:t xml:space="preserve">.  </w:t>
      </w:r>
    </w:p>
    <w:p w14:paraId="0042C283" w14:textId="00BF001A" w:rsidR="000829CB" w:rsidRPr="00962E4E" w:rsidRDefault="000829CB" w:rsidP="00962E4E">
      <w:pPr>
        <w:rPr>
          <w:i/>
        </w:rPr>
      </w:pPr>
    </w:p>
    <w:p w14:paraId="0D1A00C4" w14:textId="2F4A804B" w:rsidR="000829CB" w:rsidRDefault="000829CB" w:rsidP="001402AD">
      <w:pPr>
        <w:pStyle w:val="ListParagraph"/>
        <w:numPr>
          <w:ilvl w:val="0"/>
          <w:numId w:val="17"/>
        </w:numPr>
        <w:rPr>
          <w:b/>
        </w:rPr>
      </w:pPr>
      <w:r>
        <w:rPr>
          <w:b/>
        </w:rPr>
        <w:t>Complementary material for circular economy in the built environment</w:t>
      </w:r>
    </w:p>
    <w:p w14:paraId="5828803B" w14:textId="5FF82550" w:rsidR="0037687B" w:rsidRDefault="0037687B" w:rsidP="0037687B">
      <w:pPr>
        <w:rPr>
          <w:b/>
        </w:rPr>
      </w:pPr>
    </w:p>
    <w:p w14:paraId="4DBC5BE8" w14:textId="47AA8F1F" w:rsidR="0037687B" w:rsidRDefault="008427EA" w:rsidP="0037687B">
      <w:r>
        <w:t>T</w:t>
      </w:r>
      <w:r w:rsidR="0037687B">
        <w:t xml:space="preserve">he </w:t>
      </w:r>
      <w:r>
        <w:t xml:space="preserve">previous two sections acknowledge the importance of the </w:t>
      </w:r>
      <w:r w:rsidR="0037687B">
        <w:t xml:space="preserve">BS8001 standard </w:t>
      </w:r>
      <w:r>
        <w:t>as</w:t>
      </w:r>
      <w:r w:rsidR="0037687B">
        <w:t xml:space="preserve"> the first of its kind</w:t>
      </w:r>
      <w:r>
        <w:t xml:space="preserve">, which will undoubtedly add </w:t>
      </w:r>
      <w:r w:rsidR="0037687B">
        <w:t>to the body of knowledge around the circular economy</w:t>
      </w:r>
      <w:r>
        <w:t>.  However this briefing paper suggests that</w:t>
      </w:r>
      <w:r w:rsidR="0037687B">
        <w:t xml:space="preserve"> </w:t>
      </w:r>
      <w:r>
        <w:t>it will have limited</w:t>
      </w:r>
      <w:r w:rsidR="0037687B">
        <w:t xml:space="preserve"> application to the built environment</w:t>
      </w:r>
      <w:r>
        <w:t xml:space="preserve"> in its current form</w:t>
      </w:r>
      <w:r w:rsidR="0037687B">
        <w:t xml:space="preserve">. </w:t>
      </w:r>
      <w:r>
        <w:t>T</w:t>
      </w:r>
      <w:r w:rsidR="0037687B">
        <w:t xml:space="preserve">his section </w:t>
      </w:r>
      <w:r>
        <w:t xml:space="preserve">offers additional </w:t>
      </w:r>
      <w:r w:rsidR="0037687B">
        <w:t xml:space="preserve">documents and resources that </w:t>
      </w:r>
      <w:r>
        <w:t xml:space="preserve">could </w:t>
      </w:r>
      <w:r w:rsidR="0037687B">
        <w:t xml:space="preserve">be helpful to those who wish to adopt the BS8001 in the construction sector. </w:t>
      </w:r>
    </w:p>
    <w:p w14:paraId="2D29EF6A" w14:textId="3ADAF1DC" w:rsidR="009D7CB0" w:rsidRDefault="009D7CB0" w:rsidP="0037687B"/>
    <w:p w14:paraId="7C7D576A" w14:textId="149EF0AF" w:rsidR="009D7CB0" w:rsidRDefault="009D7CB0" w:rsidP="0037687B">
      <w:r>
        <w:t xml:space="preserve">In April 2016 the Ellen MacArthur Foundation published a collection of case studies for the built environment, </w:t>
      </w:r>
      <w:r w:rsidR="00722017">
        <w:t xml:space="preserve">with </w:t>
      </w:r>
      <w:r>
        <w:t>contribution</w:t>
      </w:r>
      <w:r w:rsidR="00722017">
        <w:t>s</w:t>
      </w:r>
      <w:r>
        <w:t xml:space="preserve"> gathered from within the pool of the CE100 companies </w:t>
      </w:r>
      <w:r>
        <w:fldChar w:fldCharType="begin"/>
      </w:r>
      <w:r>
        <w:instrText xml:space="preserve"> ADDIN EN.CITE &lt;EndNote&gt;&lt;Cite&gt;&lt;Author&gt;EMF&lt;/Author&gt;&lt;Year&gt;2016&lt;/Year&gt;&lt;RecNum&gt;2405&lt;/RecNum&gt;&lt;DisplayText&gt;(EMF, 2016)&lt;/DisplayText&gt;&lt;record&gt;&lt;rec-number&gt;2405&lt;/rec-number&gt;&lt;foreign-keys&gt;&lt;key app="EN" db-id="xes2vw9069xpaveat5wxr9apz9eppzp5fzwx" timestamp="1509463531"&gt;2405&lt;/key&gt;&lt;/foreign-keys&gt;&lt;ref-type name="Report"&gt;27&lt;/ref-type&gt;&lt;contributors&gt;&lt;authors&gt;&lt;author&gt;EMF,&lt;/author&gt;&lt;/authors&gt;&lt;/contributors&gt;&lt;titles&gt;&lt;title&gt;Circularity in the Built Environment: Case Studies - A Compilation of Case Studies from the CE100.&lt;/title&gt;&lt;/titles&gt;&lt;dates&gt;&lt;year&gt;2016&lt;/year&gt;&lt;/dates&gt;&lt;publisher&gt;Ellen MacArthur Foundation&lt;/publisher&gt;&lt;urls&gt;&lt;/urls&gt;&lt;/record&gt;&lt;/Cite&gt;&lt;/EndNote&gt;</w:instrText>
      </w:r>
      <w:r>
        <w:fldChar w:fldCharType="separate"/>
      </w:r>
      <w:r>
        <w:rPr>
          <w:noProof/>
        </w:rPr>
        <w:t>(</w:t>
      </w:r>
      <w:r w:rsidR="0006435D">
        <w:rPr>
          <w:noProof/>
        </w:rPr>
        <w:t>EMF, 2016</w:t>
      </w:r>
      <w:r>
        <w:rPr>
          <w:noProof/>
        </w:rPr>
        <w:t>)</w:t>
      </w:r>
      <w:r>
        <w:fldChar w:fldCharType="end"/>
      </w:r>
      <w:r>
        <w:t xml:space="preserve">. </w:t>
      </w:r>
      <w:r w:rsidR="00AE0F79">
        <w:t>The document collects 12 case studies where</w:t>
      </w:r>
      <w:r w:rsidR="00E11C31">
        <w:t xml:space="preserve"> (parts of)</w:t>
      </w:r>
      <w:r w:rsidR="00AE0F79">
        <w:t xml:space="preserve"> the </w:t>
      </w:r>
      <w:r w:rsidR="00E11C31">
        <w:t xml:space="preserve">Re-SOLVE framework </w:t>
      </w:r>
      <w:r w:rsidR="00E11C31">
        <w:fldChar w:fldCharType="begin"/>
      </w:r>
      <w:r w:rsidR="00E11C31">
        <w:instrText xml:space="preserve"> ADDIN EN.CITE &lt;EndNote&gt;&lt;Cite&gt;&lt;Author&gt;EMF&lt;/Author&gt;&lt;Year&gt;2015&lt;/Year&gt;&lt;RecNum&gt;2404&lt;/RecNum&gt;&lt;DisplayText&gt;(EMF, 2015)&lt;/DisplayText&gt;&lt;record&gt;&lt;rec-number&gt;2404&lt;/rec-number&gt;&lt;foreign-keys&gt;&lt;key app="EN" db-id="xes2vw9069xpaveat5wxr9apz9eppzp5fzwx" timestamp="1509462654"&gt;2404&lt;/key&gt;&lt;/foreign-keys&gt;&lt;ref-type name="Report"&gt;27&lt;/ref-type&gt;&lt;contributors&gt;&lt;authors&gt;&lt;author&gt;EMF&lt;/author&gt;&lt;/authors&gt;&lt;/contributors&gt;&lt;titles&gt;&lt;title&gt;Delivering the Circular Economy - A Toolkit for Policymakers.&lt;/title&gt;&lt;/titles&gt;&lt;dates&gt;&lt;year&gt;2015&lt;/year&gt;&lt;/dates&gt;&lt;publisher&gt;Ellen MacArthur Foundation&lt;/publisher&gt;&lt;urls&gt;&lt;/urls&gt;&lt;/record&gt;&lt;/Cite&gt;&lt;/EndNote&gt;</w:instrText>
      </w:r>
      <w:r w:rsidR="00E11C31">
        <w:fldChar w:fldCharType="separate"/>
      </w:r>
      <w:r w:rsidR="00E11C31">
        <w:rPr>
          <w:noProof/>
        </w:rPr>
        <w:t>(</w:t>
      </w:r>
      <w:r w:rsidR="0006435D">
        <w:rPr>
          <w:noProof/>
        </w:rPr>
        <w:t>EMF, 2015</w:t>
      </w:r>
      <w:r w:rsidR="00E11C31">
        <w:rPr>
          <w:noProof/>
        </w:rPr>
        <w:t>)</w:t>
      </w:r>
      <w:r w:rsidR="00E11C31">
        <w:fldChar w:fldCharType="end"/>
      </w:r>
      <w:r w:rsidR="00E11C31">
        <w:t xml:space="preserve"> is applied to each one of them showing which strategies </w:t>
      </w:r>
      <w:r w:rsidR="00E11C31">
        <w:lastRenderedPageBreak/>
        <w:t xml:space="preserve">and course of action were chosen to promote circularity in different contexts, projects and building types. </w:t>
      </w:r>
    </w:p>
    <w:p w14:paraId="5C1838A8" w14:textId="7805F2E4" w:rsidR="0037687B" w:rsidRDefault="0037687B" w:rsidP="0037687B"/>
    <w:p w14:paraId="2E03F8D8" w14:textId="29148C84" w:rsidR="009D7CB0" w:rsidRPr="0037687B" w:rsidRDefault="0037687B" w:rsidP="0037687B">
      <w:r>
        <w:t>In September 2016 Arup</w:t>
      </w:r>
      <w:r w:rsidR="00A30D46">
        <w:t>,</w:t>
      </w:r>
      <w:r>
        <w:t xml:space="preserve"> as a global Knowledge Partner of the Ellen MacArthur Foundation</w:t>
      </w:r>
      <w:r w:rsidR="00A30D46">
        <w:t xml:space="preserve">, released a document on ‘The Circular Economy in the Built Environment’ </w:t>
      </w:r>
      <w:r w:rsidR="00A30D46">
        <w:fldChar w:fldCharType="begin"/>
      </w:r>
      <w:r w:rsidR="00A30D46">
        <w:instrText xml:space="preserve"> ADDIN EN.CITE &lt;EndNote&gt;&lt;Cite&gt;&lt;Author&gt;ARUP&lt;/Author&gt;&lt;Year&gt;2016&lt;/Year&gt;&lt;RecNum&gt;2403&lt;/RecNum&gt;&lt;DisplayText&gt;(ARUP, 2016)&lt;/DisplayText&gt;&lt;record&gt;&lt;rec-number&gt;2403&lt;/rec-number&gt;&lt;foreign-keys&gt;&lt;key app="EN" db-id="xes2vw9069xpaveat5wxr9apz9eppzp5fzwx" timestamp="1509462064"&gt;2403&lt;/key&gt;&lt;/foreign-keys&gt;&lt;ref-type name="Report"&gt;27&lt;/ref-type&gt;&lt;contributors&gt;&lt;authors&gt;&lt;author&gt;ARUP&lt;/author&gt;&lt;/authors&gt;&lt;/contributors&gt;&lt;titles&gt;&lt;title&gt;The Circular Economy in the Built Environment&lt;/title&gt;&lt;/titles&gt;&lt;dates&gt;&lt;year&gt;2016&lt;/year&gt;&lt;/dates&gt;&lt;pub-location&gt;13 Fitzroy Street, London&lt;/pub-location&gt;&lt;urls&gt;&lt;/urls&gt;&lt;/record&gt;&lt;/Cite&gt;&lt;/EndNote&gt;</w:instrText>
      </w:r>
      <w:r w:rsidR="00A30D46">
        <w:fldChar w:fldCharType="separate"/>
      </w:r>
      <w:r w:rsidR="00A30D46">
        <w:rPr>
          <w:noProof/>
        </w:rPr>
        <w:t>(</w:t>
      </w:r>
      <w:r w:rsidR="0006435D">
        <w:rPr>
          <w:noProof/>
        </w:rPr>
        <w:t>ARUP, 2016</w:t>
      </w:r>
      <w:r w:rsidR="00A30D46">
        <w:rPr>
          <w:noProof/>
        </w:rPr>
        <w:t>)</w:t>
      </w:r>
      <w:r w:rsidR="00A30D46">
        <w:fldChar w:fldCharType="end"/>
      </w:r>
      <w:r>
        <w:t>. The document reports on the US$100bn potential of the circular economy</w:t>
      </w:r>
      <w:r w:rsidR="00126AA1">
        <w:t xml:space="preserve"> in the construction industry estimated by the World Economic Forum, and suggests </w:t>
      </w:r>
      <w:r w:rsidR="004E5D6D">
        <w:t xml:space="preserve">that </w:t>
      </w:r>
      <w:r w:rsidR="00126AA1">
        <w:t xml:space="preserve">the greatest potential sits with materials and waste in UK constructions. </w:t>
      </w:r>
      <w:r>
        <w:t xml:space="preserve"> </w:t>
      </w:r>
      <w:r w:rsidR="00126AA1">
        <w:t xml:space="preserve">The document </w:t>
      </w:r>
      <w:r w:rsidR="00A30D46">
        <w:t xml:space="preserve">again </w:t>
      </w:r>
      <w:r w:rsidR="00126AA1">
        <w:t xml:space="preserve">introduces the Re-SOLVE framework of the Ellen MacArthur Foundation </w:t>
      </w:r>
      <w:r w:rsidR="00126AA1">
        <w:fldChar w:fldCharType="begin"/>
      </w:r>
      <w:r w:rsidR="009D7CB0">
        <w:instrText xml:space="preserve"> ADDIN EN.CITE &lt;EndNote&gt;&lt;Cite&gt;&lt;Author&gt;EMF&lt;/Author&gt;&lt;Year&gt;2015&lt;/Year&gt;&lt;RecNum&gt;2404&lt;/RecNum&gt;&lt;DisplayText&gt;(EMF, 2015)&lt;/DisplayText&gt;&lt;record&gt;&lt;rec-number&gt;2404&lt;/rec-number&gt;&lt;foreign-keys&gt;&lt;key app="EN" db-id="xes2vw9069xpaveat5wxr9apz9eppzp5fzwx" timestamp="1509462654"&gt;2404&lt;/key&gt;&lt;/foreign-keys&gt;&lt;ref-type name="Report"&gt;27&lt;/ref-type&gt;&lt;contributors&gt;&lt;authors&gt;&lt;author&gt;EMF&lt;/author&gt;&lt;/authors&gt;&lt;/contributors&gt;&lt;titles&gt;&lt;title&gt;Delivering the Circular Economy - A Toolkit for Policymakers.&lt;/title&gt;&lt;/titles&gt;&lt;dates&gt;&lt;year&gt;2015&lt;/year&gt;&lt;/dates&gt;&lt;publisher&gt;Ellen MacArthur Foundation&lt;/publisher&gt;&lt;urls&gt;&lt;/urls&gt;&lt;/record&gt;&lt;/Cite&gt;&lt;/EndNote&gt;</w:instrText>
      </w:r>
      <w:r w:rsidR="00126AA1">
        <w:fldChar w:fldCharType="separate"/>
      </w:r>
      <w:r w:rsidR="00126AA1">
        <w:rPr>
          <w:noProof/>
        </w:rPr>
        <w:t>(</w:t>
      </w:r>
      <w:r w:rsidR="0006435D">
        <w:rPr>
          <w:noProof/>
        </w:rPr>
        <w:t>EMF, 2015</w:t>
      </w:r>
      <w:r w:rsidR="00126AA1">
        <w:rPr>
          <w:noProof/>
        </w:rPr>
        <w:t>)</w:t>
      </w:r>
      <w:r w:rsidR="00126AA1">
        <w:fldChar w:fldCharType="end"/>
      </w:r>
      <w:r w:rsidR="00126AA1">
        <w:t xml:space="preserve"> through examples which are specific to buildings and the construction sector, thus identifying strategies and enabling mechanisms that could be immediately put into action in the built environment. </w:t>
      </w:r>
      <w:r w:rsidR="00A30D46">
        <w:t xml:space="preserve">The </w:t>
      </w:r>
      <w:r w:rsidR="00126AA1">
        <w:t xml:space="preserve">Arup </w:t>
      </w:r>
      <w:r w:rsidR="00A30D46">
        <w:t xml:space="preserve">document </w:t>
      </w:r>
      <w:r w:rsidR="00126AA1">
        <w:t xml:space="preserve">also </w:t>
      </w:r>
      <w:r w:rsidR="006C37C5">
        <w:t>revisits</w:t>
      </w:r>
      <w:r w:rsidR="009D7CB0">
        <w:t xml:space="preserve"> the concept of the shearing layers of buildings </w:t>
      </w:r>
      <w:r w:rsidR="006C37C5">
        <w:t xml:space="preserve">first </w:t>
      </w:r>
      <w:r w:rsidR="009D7CB0">
        <w:t xml:space="preserve">proposed </w:t>
      </w:r>
      <w:r w:rsidR="006C37C5">
        <w:t xml:space="preserve">in 1994 </w:t>
      </w:r>
      <w:r w:rsidR="009D7CB0">
        <w:t xml:space="preserve">by Frank Duffy and Stewart </w:t>
      </w:r>
      <w:r w:rsidR="0006435D">
        <w:fldChar w:fldCharType="begin"/>
      </w:r>
      <w:r w:rsidR="00FE00E4">
        <w:instrText xml:space="preserve"> ADDIN EN.CITE &lt;EndNote&gt;&lt;Cite AuthorYear="1"&gt;&lt;Author&gt;Brand&lt;/Author&gt;&lt;Year&gt;1994&lt;/Year&gt;&lt;RecNum&gt;1925&lt;/RecNum&gt;&lt;DisplayText&gt;(Brand, 1994)&lt;/DisplayText&gt;&lt;record&gt;&lt;rec-number&gt;1925&lt;/rec-number&gt;&lt;foreign-keys&gt;&lt;key app="EN" db-id="xes2vw9069xpaveat5wxr9apz9eppzp5fzwx" timestamp="1486994517"&gt;1925&lt;/key&gt;&lt;/foreign-keys&gt;&lt;ref-type name="Book"&gt;6&lt;/ref-type&gt;&lt;contributors&gt;&lt;authors&gt;&lt;author&gt;Brand, Stewart&lt;/author&gt;&lt;/authors&gt;&lt;/contributors&gt;&lt;titles&gt;&lt;title&gt;How Buildings Learn: What Happens After They are Built&lt;/title&gt;&lt;/titles&gt;&lt;dates&gt;&lt;year&gt;1994&lt;/year&gt;&lt;/dates&gt;&lt;pub-location&gt;New York&lt;/pub-location&gt;&lt;publisher&gt;Viking Penguin&lt;/publisher&gt;&lt;urls&gt;&lt;/urls&gt;&lt;/record&gt;&lt;/Cite&gt;&lt;/EndNote&gt;</w:instrText>
      </w:r>
      <w:r w:rsidR="0006435D">
        <w:fldChar w:fldCharType="separate"/>
      </w:r>
      <w:r w:rsidR="00FE00E4">
        <w:rPr>
          <w:noProof/>
        </w:rPr>
        <w:t>(Brand, 1994)</w:t>
      </w:r>
      <w:r w:rsidR="0006435D">
        <w:fldChar w:fldCharType="end"/>
      </w:r>
      <w:r w:rsidR="006C37C5">
        <w:t>, mapping a ‘7S’ model</w:t>
      </w:r>
      <w:r w:rsidR="009D7CB0">
        <w:t xml:space="preserve"> against the Re-SOLVE framework. This allows different stakeholders in the life of a built asset to identify their ‘area of influence/competence’ and understand what strategies are pursuable to promote circularity. </w:t>
      </w:r>
      <w:r w:rsidR="006C37C5">
        <w:t xml:space="preserve">The potential of the concept of shearing layers to help frame the circular economy in the built environment was also identified by academic research </w:t>
      </w:r>
      <w:r w:rsidR="006C37C5">
        <w:fldChar w:fldCharType="begin"/>
      </w:r>
      <w:r w:rsidR="006C37C5">
        <w:instrText xml:space="preserve"> ADDIN EN.CITE &lt;EndNote&gt;&lt;Cite&gt;&lt;Author&gt;Pomponi&lt;/Author&gt;&lt;Year&gt;2017&lt;/Year&gt;&lt;RecNum&gt;2150&lt;/RecNum&gt;&lt;DisplayText&gt;(Pomponi and Moncaster, 2017)&lt;/DisplayText&gt;&lt;record&gt;&lt;rec-number&gt;2150&lt;/rec-number&gt;&lt;foreign-keys&gt;&lt;key app="EN" db-id="xes2vw9069xpaveat5wxr9apz9eppzp5fzwx" timestamp="1490283976"&gt;2150&lt;/key&gt;&lt;/foreign-keys&gt;&lt;ref-type name="Journal Article"&gt;17&lt;/ref-type&gt;&lt;contributors&gt;&lt;authors&gt;&lt;author&gt;Pomponi, Francesco&lt;/author&gt;&lt;author&gt;Moncaster, Alice&lt;/author&gt;&lt;/authors&gt;&lt;/contributors&gt;&lt;titles&gt;&lt;title&gt;Circular economy for the built environment: A research framework&lt;/title&gt;&lt;secondary-title&gt;Journal of Cleaner Production&lt;/secondary-title&gt;&lt;/titles&gt;&lt;periodical&gt;&lt;full-title&gt;Journal of Cleaner Production&lt;/full-title&gt;&lt;/periodical&gt;&lt;pages&gt;710-718&lt;/pages&gt;&lt;volume&gt;143&lt;/volume&gt;&lt;dates&gt;&lt;year&gt;2017&lt;/year&gt;&lt;/dates&gt;&lt;isbn&gt;0959-6526&lt;/isbn&gt;&lt;urls&gt;&lt;/urls&gt;&lt;/record&gt;&lt;/Cite&gt;&lt;/EndNote&gt;</w:instrText>
      </w:r>
      <w:r w:rsidR="006C37C5">
        <w:fldChar w:fldCharType="separate"/>
      </w:r>
      <w:r w:rsidR="006C37C5">
        <w:rPr>
          <w:noProof/>
        </w:rPr>
        <w:t>(</w:t>
      </w:r>
      <w:r w:rsidR="0006435D">
        <w:rPr>
          <w:noProof/>
        </w:rPr>
        <w:t>Pomponi and Moncaster, 2017</w:t>
      </w:r>
      <w:r w:rsidR="006C37C5">
        <w:rPr>
          <w:noProof/>
        </w:rPr>
        <w:t>)</w:t>
      </w:r>
      <w:r w:rsidR="006C37C5">
        <w:fldChar w:fldCharType="end"/>
      </w:r>
      <w:r w:rsidR="006C37C5">
        <w:t xml:space="preserve">. </w:t>
      </w:r>
    </w:p>
    <w:p w14:paraId="399C215E" w14:textId="77777777" w:rsidR="000829CB" w:rsidRDefault="000829CB" w:rsidP="000829CB">
      <w:pPr>
        <w:rPr>
          <w:i/>
        </w:rPr>
      </w:pPr>
    </w:p>
    <w:p w14:paraId="6D366231" w14:textId="20AEB845" w:rsidR="00566A5A" w:rsidRDefault="006C37C5" w:rsidP="00566A5A">
      <w:r>
        <w:t>Included as o</w:t>
      </w:r>
      <w:r w:rsidR="004A100E">
        <w:t>ne of the Ellen MacArthur foundation</w:t>
      </w:r>
      <w:r>
        <w:t xml:space="preserve"> case studies</w:t>
      </w:r>
      <w:r w:rsidR="004A100E">
        <w:t xml:space="preserve"> </w:t>
      </w:r>
      <w:r w:rsidR="004A100E">
        <w:fldChar w:fldCharType="begin"/>
      </w:r>
      <w:r w:rsidR="004A100E">
        <w:instrText xml:space="preserve"> ADDIN EN.CITE &lt;EndNote&gt;&lt;Cite&gt;&lt;Author&gt;EMF&lt;/Author&gt;&lt;Year&gt;2016&lt;/Year&gt;&lt;RecNum&gt;2405&lt;/RecNum&gt;&lt;DisplayText&gt;(EMF, 2016)&lt;/DisplayText&gt;&lt;record&gt;&lt;rec-number&gt;2405&lt;/rec-number&gt;&lt;foreign-keys&gt;&lt;key app="EN" db-id="xes2vw9069xpaveat5wxr9apz9eppzp5fzwx" timestamp="1509463531"&gt;2405&lt;/key&gt;&lt;/foreign-keys&gt;&lt;ref-type name="Report"&gt;27&lt;/ref-type&gt;&lt;contributors&gt;&lt;authors&gt;&lt;author&gt;EMF,&lt;/author&gt;&lt;/authors&gt;&lt;/contributors&gt;&lt;titles&gt;&lt;title&gt;Circularity in the Built Environment: Case Studies - A Compilation of Case Studies from the CE100.&lt;/title&gt;&lt;/titles&gt;&lt;dates&gt;&lt;year&gt;2016&lt;/year&gt;&lt;/dates&gt;&lt;publisher&gt;Ellen MacArthur Foundation&lt;/publisher&gt;&lt;urls&gt;&lt;/urls&gt;&lt;/record&gt;&lt;/Cite&gt;&lt;/EndNote&gt;</w:instrText>
      </w:r>
      <w:r w:rsidR="004A100E">
        <w:fldChar w:fldCharType="separate"/>
      </w:r>
      <w:r w:rsidR="004A100E">
        <w:rPr>
          <w:noProof/>
        </w:rPr>
        <w:t>(</w:t>
      </w:r>
      <w:r w:rsidR="0006435D">
        <w:rPr>
          <w:noProof/>
        </w:rPr>
        <w:t>EMF, 2016</w:t>
      </w:r>
      <w:r w:rsidR="004A100E">
        <w:rPr>
          <w:noProof/>
        </w:rPr>
        <w:t>)</w:t>
      </w:r>
      <w:r w:rsidR="004A100E">
        <w:fldChar w:fldCharType="end"/>
      </w:r>
      <w:r w:rsidR="004A100E">
        <w:t xml:space="preserve"> is the EU funded project Buildings as Materials Banks </w:t>
      </w:r>
      <w:r w:rsidR="004A100E">
        <w:fldChar w:fldCharType="begin"/>
      </w:r>
      <w:r w:rsidR="004A100E">
        <w:instrText xml:space="preserve"> ADDIN EN.CITE &lt;EndNote&gt;&lt;Cite&gt;&lt;Author&gt;BAMB&lt;/Author&gt;&lt;Year&gt;2017&lt;/Year&gt;&lt;RecNum&gt;2406&lt;/RecNum&gt;&lt;DisplayText&gt;(BAMB, 2017)&lt;/DisplayText&gt;&lt;record&gt;&lt;rec-number&gt;2406&lt;/rec-number&gt;&lt;foreign-keys&gt;&lt;key app="EN" db-id="xes2vw9069xpaveat5wxr9apz9eppzp5fzwx" timestamp="1509464341"&gt;2406&lt;/key&gt;&lt;/foreign-keys&gt;&lt;ref-type name="Web Page"&gt;12&lt;/ref-type&gt;&lt;contributors&gt;&lt;authors&gt;&lt;author&gt;BAMB,&lt;/author&gt;&lt;/authors&gt;&lt;/contributors&gt;&lt;titles&gt;&lt;title&gt;BAMB - Building As Material Banks www.bamb2020.eu &lt;/title&gt;&lt;/titles&gt;&lt;dates&gt;&lt;year&gt;2017&lt;/year&gt;&lt;/dates&gt;&lt;urls&gt;&lt;/urls&gt;&lt;/record&gt;&lt;/Cite&gt;&lt;/EndNote&gt;</w:instrText>
      </w:r>
      <w:r w:rsidR="004A100E">
        <w:fldChar w:fldCharType="separate"/>
      </w:r>
      <w:r w:rsidR="004A100E">
        <w:rPr>
          <w:noProof/>
        </w:rPr>
        <w:t>(</w:t>
      </w:r>
      <w:r w:rsidR="0006435D">
        <w:rPr>
          <w:noProof/>
        </w:rPr>
        <w:t>BAMB, 2017</w:t>
      </w:r>
      <w:r w:rsidR="004A100E">
        <w:rPr>
          <w:noProof/>
        </w:rPr>
        <w:t>)</w:t>
      </w:r>
      <w:r w:rsidR="004A100E">
        <w:fldChar w:fldCharType="end"/>
      </w:r>
      <w:r w:rsidR="004A100E">
        <w:t xml:space="preserve">. </w:t>
      </w:r>
      <w:r>
        <w:t xml:space="preserve">An </w:t>
      </w:r>
      <w:r w:rsidR="00DB14B7">
        <w:t>ongoing project</w:t>
      </w:r>
      <w:r>
        <w:t xml:space="preserve">, this actively </w:t>
      </w:r>
      <w:r w:rsidR="00DB14B7">
        <w:t xml:space="preserve">engages with many stakeholders through frequent emails, web content updates, </w:t>
      </w:r>
      <w:r>
        <w:t>and</w:t>
      </w:r>
      <w:r w:rsidR="00DB14B7">
        <w:t xml:space="preserve"> annual networking and outreach events. </w:t>
      </w:r>
      <w:r>
        <w:t>Outputs have been</w:t>
      </w:r>
      <w:r w:rsidR="00DB14B7">
        <w:t xml:space="preserve"> primarily </w:t>
      </w:r>
      <w:r>
        <w:t>published</w:t>
      </w:r>
      <w:r w:rsidR="00DB14B7">
        <w:t xml:space="preserve"> at the recent conference on Advances in Recycling and Management of Construction and Demolition Waste held at the Delft University of Technology in June 2017. </w:t>
      </w:r>
      <w:r>
        <w:t xml:space="preserve"> </w:t>
      </w:r>
      <w:r w:rsidR="00DB14B7">
        <w:t xml:space="preserve">These </w:t>
      </w:r>
      <w:r>
        <w:t>papers c</w:t>
      </w:r>
      <w:r w:rsidR="00DB14B7">
        <w:t xml:space="preserve">over a wide range of topics and issues, </w:t>
      </w:r>
      <w:r>
        <w:t>including (amongst others):</w:t>
      </w:r>
      <w:r w:rsidR="00DB14B7">
        <w:t xml:space="preserve"> business models for material circularity </w:t>
      </w:r>
      <w:r w:rsidR="00DB14B7">
        <w:fldChar w:fldCharType="begin"/>
      </w:r>
      <w:r w:rsidR="00DB14B7">
        <w:instrText xml:space="preserve"> ADDIN EN.CITE &lt;EndNote&gt;&lt;Cite&gt;&lt;Author&gt;Wang&lt;/Author&gt;&lt;Year&gt;2017&lt;/Year&gt;&lt;RecNum&gt;2407&lt;/RecNum&gt;&lt;DisplayText&gt;(Wang et al., 2017)&lt;/DisplayText&gt;&lt;record&gt;&lt;rec-number&gt;2407&lt;/rec-number&gt;&lt;foreign-keys&gt;&lt;key app="EN" db-id="xes2vw9069xpaveat5wxr9apz9eppzp5fzwx" timestamp="1509464909"&gt;2407&lt;/key&gt;&lt;/foreign-keys&gt;&lt;ref-type name="Conference Paper"&gt;47&lt;/ref-type&gt;&lt;contributors&gt;&lt;authors&gt;&lt;author&gt;Wang, K.&lt;/author&gt;&lt;author&gt;Vanassche, S.&lt;/author&gt;&lt;author&gt;Ribeiro, A.&lt;/author&gt;&lt;author&gt;Peters, M.&lt;/author&gt;&lt;author&gt;Oseyran, J.&lt;/author&gt;&lt;/authors&gt;&lt;/contributors&gt;&lt;titles&gt;&lt;title&gt;Business models for building material circularity: learnings from frontrunner cases&lt;/title&gt;&lt;secondary-title&gt;International HISER Conference on Advances in Recycling and Management of Construction and Demolition Waste&lt;/secondary-title&gt;&lt;/titles&gt;&lt;dates&gt;&lt;year&gt;2017&lt;/year&gt;&lt;pub-dates&gt;&lt;date&gt;21-23 June&lt;/date&gt;&lt;/pub-dates&gt;&lt;/dates&gt;&lt;pub-location&gt;Delft University of Technology&lt;/pub-location&gt;&lt;urls&gt;&lt;/urls&gt;&lt;/record&gt;&lt;/Cite&gt;&lt;/EndNote&gt;</w:instrText>
      </w:r>
      <w:r w:rsidR="00DB14B7">
        <w:fldChar w:fldCharType="separate"/>
      </w:r>
      <w:r w:rsidR="00DB14B7">
        <w:rPr>
          <w:noProof/>
        </w:rPr>
        <w:t>(</w:t>
      </w:r>
      <w:r w:rsidR="0006435D">
        <w:rPr>
          <w:noProof/>
        </w:rPr>
        <w:t>Wang et al., 2017</w:t>
      </w:r>
      <w:r w:rsidR="00DB14B7">
        <w:rPr>
          <w:noProof/>
        </w:rPr>
        <w:t>)</w:t>
      </w:r>
      <w:r w:rsidR="00DB14B7">
        <w:fldChar w:fldCharType="end"/>
      </w:r>
      <w:r w:rsidR="00DB14B7">
        <w:t xml:space="preserve">; the issues of the currently linear approach to the end of life of buildings in life cycle assessment </w:t>
      </w:r>
      <w:r w:rsidR="00DB14B7">
        <w:fldChar w:fldCharType="begin"/>
      </w:r>
      <w:r w:rsidR="00DB14B7">
        <w:instrText xml:space="preserve"> ADDIN EN.CITE &lt;EndNote&gt;&lt;Cite&gt;&lt;Author&gt;Lowres&lt;/Author&gt;&lt;Year&gt;2017&lt;/Year&gt;&lt;RecNum&gt;2408&lt;/RecNum&gt;&lt;DisplayText&gt;(Lowres and Hobbs, 2017)&lt;/DisplayText&gt;&lt;record&gt;&lt;rec-number&gt;2408&lt;/rec-number&gt;&lt;foreign-keys&gt;&lt;key app="EN" db-id="xes2vw9069xpaveat5wxr9apz9eppzp5fzwx" timestamp="1509464995"&gt;2408&lt;/key&gt;&lt;/foreign-keys&gt;&lt;ref-type name="Conference Paper"&gt;47&lt;/ref-type&gt;&lt;contributors&gt;&lt;authors&gt;&lt;author&gt;Lowres, F.&lt;/author&gt;&lt;author&gt;Hobbs, G.&lt;/author&gt;&lt;/authors&gt;&lt;/contributors&gt;&lt;titles&gt;&lt;title&gt;Challenging the current approach to end of life of buildings using a life cycle assessment (LCA) approach&lt;/title&gt;&lt;secondary-title&gt;International HISER Conference on Advances in Recycling and Management of Construction and Demolition Waste&lt;/secondary-title&gt;&lt;/titles&gt;&lt;dates&gt;&lt;year&gt;2017&lt;/year&gt;&lt;pub-dates&gt;&lt;date&gt;21-23 June&lt;/date&gt;&lt;/pub-dates&gt;&lt;/dates&gt;&lt;pub-location&gt;Delft University of Technology&lt;/pub-location&gt;&lt;urls&gt;&lt;/urls&gt;&lt;/record&gt;&lt;/Cite&gt;&lt;/EndNote&gt;</w:instrText>
      </w:r>
      <w:r w:rsidR="00DB14B7">
        <w:fldChar w:fldCharType="separate"/>
      </w:r>
      <w:r w:rsidR="00DB14B7">
        <w:rPr>
          <w:noProof/>
        </w:rPr>
        <w:t>(</w:t>
      </w:r>
      <w:r w:rsidR="0006435D">
        <w:rPr>
          <w:noProof/>
        </w:rPr>
        <w:t>Lowres and Hobbs, 2017</w:t>
      </w:r>
      <w:r w:rsidR="00DB14B7">
        <w:rPr>
          <w:noProof/>
        </w:rPr>
        <w:t>)</w:t>
      </w:r>
      <w:r w:rsidR="00DB14B7">
        <w:fldChar w:fldCharType="end"/>
      </w:r>
      <w:r w:rsidR="00DB14B7">
        <w:t xml:space="preserve">; opportunities and barriers to the implementation of circular solutions </w:t>
      </w:r>
      <w:r w:rsidR="00DB14B7">
        <w:fldChar w:fldCharType="begin"/>
      </w:r>
      <w:r w:rsidR="00DB14B7">
        <w:instrText xml:space="preserve"> ADDIN EN.CITE &lt;EndNote&gt;&lt;Cite&gt;&lt;Author&gt;Debacker&lt;/Author&gt;&lt;Year&gt;2017&lt;/Year&gt;&lt;RecNum&gt;2409&lt;/RecNum&gt;&lt;DisplayText&gt;(Debacker et al., 2017)&lt;/DisplayText&gt;&lt;record&gt;&lt;rec-number&gt;2409&lt;/rec-number&gt;&lt;foreign-keys&gt;&lt;key app="EN" db-id="xes2vw9069xpaveat5wxr9apz9eppzp5fzwx" timestamp="1509465187"&gt;2409&lt;/key&gt;&lt;/foreign-keys&gt;&lt;ref-type name="Conference Paper"&gt;47&lt;/ref-type&gt;&lt;contributors&gt;&lt;authors&gt;&lt;author&gt;Debacker, W.&lt;/author&gt;&lt;author&gt;Manshove, S.&lt;/author&gt;&lt;author&gt;Peters, M.&lt;/author&gt;&lt;author&gt;Ribeiro, A.&lt;/author&gt;&lt;author&gt;De Weerdt, Y.&lt;/author&gt;&lt;/authors&gt;&lt;/contributors&gt;&lt;titles&gt;&lt;title&gt;Circular economy and design for change within the built environment: preparing the transition&lt;/title&gt;&lt;secondary-title&gt;International HISER Conference on Advances in Recycling and Management of Construction and Demolition Waste&lt;/secondary-title&gt;&lt;/titles&gt;&lt;dates&gt;&lt;year&gt;2017&lt;/year&gt;&lt;pub-dates&gt;&lt;date&gt;21-23 June&lt;/date&gt;&lt;/pub-dates&gt;&lt;/dates&gt;&lt;pub-location&gt;Delft University of Technology&lt;/pub-location&gt;&lt;urls&gt;&lt;/urls&gt;&lt;/record&gt;&lt;/Cite&gt;&lt;/EndNote&gt;</w:instrText>
      </w:r>
      <w:r w:rsidR="00DB14B7">
        <w:fldChar w:fldCharType="separate"/>
      </w:r>
      <w:r w:rsidR="00DB14B7">
        <w:rPr>
          <w:noProof/>
        </w:rPr>
        <w:t>(</w:t>
      </w:r>
      <w:r w:rsidR="0006435D">
        <w:rPr>
          <w:noProof/>
        </w:rPr>
        <w:t>Debacker et al., 2017</w:t>
      </w:r>
      <w:r w:rsidR="00DB14B7">
        <w:rPr>
          <w:noProof/>
        </w:rPr>
        <w:t>)</w:t>
      </w:r>
      <w:r w:rsidR="00DB14B7">
        <w:fldChar w:fldCharType="end"/>
      </w:r>
      <w:r w:rsidR="00DB14B7">
        <w:t xml:space="preserve">; and the support that current policies offer to transition towards a circular economy in the built environment </w:t>
      </w:r>
      <w:r w:rsidR="00DB14B7">
        <w:fldChar w:fldCharType="begin"/>
      </w:r>
      <w:r w:rsidR="00DB14B7">
        <w:instrText xml:space="preserve"> ADDIN EN.CITE &lt;EndNote&gt;&lt;Cite&gt;&lt;Author&gt;Henrotay&lt;/Author&gt;&lt;Year&gt;2017&lt;/Year&gt;&lt;RecNum&gt;2410&lt;/RecNum&gt;&lt;DisplayText&gt;(Henrotay et al., 2017)&lt;/DisplayText&gt;&lt;record&gt;&lt;rec-number&gt;2410&lt;/rec-number&gt;&lt;foreign-keys&gt;&lt;key app="EN" db-id="xes2vw9069xpaveat5wxr9apz9eppzp5fzwx" timestamp="1509465317"&gt;2410&lt;/key&gt;&lt;/foreign-keys&gt;&lt;ref-type name="Conference Paper"&gt;47&lt;/ref-type&gt;&lt;contributors&gt;&lt;authors&gt;&lt;author&gt;Henrotay, C.&lt;/author&gt;&lt;author&gt;Debacker, W.&lt;/author&gt;&lt;author&gt;Steinlage, M.&lt;/author&gt;&lt;/authors&gt;&lt;/contributors&gt;&lt;titles&gt;&lt;title&gt;Business models for building material circularity: learnings from frontrunner cases&lt;/title&gt;&lt;secondary-title&gt;How do current policies support a transition towards a circular economy in the built environment?&lt;/secondary-title&gt;&lt;/titles&gt;&lt;dates&gt;&lt;year&gt;2017&lt;/year&gt;&lt;pub-dates&gt;&lt;date&gt;21-23 June&lt;/date&gt;&lt;/pub-dates&gt;&lt;/dates&gt;&lt;pub-location&gt;Delft University of Technology&lt;/pub-location&gt;&lt;urls&gt;&lt;/urls&gt;&lt;/record&gt;&lt;/Cite&gt;&lt;/EndNote&gt;</w:instrText>
      </w:r>
      <w:r w:rsidR="00DB14B7">
        <w:fldChar w:fldCharType="separate"/>
      </w:r>
      <w:r w:rsidR="00DB14B7">
        <w:rPr>
          <w:noProof/>
        </w:rPr>
        <w:t>(</w:t>
      </w:r>
      <w:r w:rsidR="0006435D">
        <w:rPr>
          <w:noProof/>
        </w:rPr>
        <w:t>Henrotay et al., 2017</w:t>
      </w:r>
      <w:r w:rsidR="00DB14B7">
        <w:rPr>
          <w:noProof/>
        </w:rPr>
        <w:t>)</w:t>
      </w:r>
      <w:r w:rsidR="00DB14B7">
        <w:fldChar w:fldCharType="end"/>
      </w:r>
      <w:r w:rsidR="00DB14B7">
        <w:t xml:space="preserve">. </w:t>
      </w:r>
    </w:p>
    <w:p w14:paraId="57909584" w14:textId="172F8603" w:rsidR="00B560E4" w:rsidRDefault="00B560E4" w:rsidP="00566A5A"/>
    <w:p w14:paraId="1534E7E6" w14:textId="50051D82" w:rsidR="00B560E4" w:rsidRDefault="00B560E4" w:rsidP="00566A5A">
      <w:r>
        <w:t xml:space="preserve">Finally, </w:t>
      </w:r>
      <w:r w:rsidR="006C37C5">
        <w:t>an excellent</w:t>
      </w:r>
      <w:r>
        <w:t xml:space="preserve"> resource is </w:t>
      </w:r>
      <w:r w:rsidR="006C37C5">
        <w:t xml:space="preserve">offered by a </w:t>
      </w:r>
      <w:r>
        <w:t xml:space="preserve">special issue on the circular economy published </w:t>
      </w:r>
      <w:r w:rsidR="006C37C5">
        <w:t>recently</w:t>
      </w:r>
      <w:r>
        <w:t xml:space="preserve"> </w:t>
      </w:r>
      <w:r w:rsidR="006C37C5">
        <w:t>in</w:t>
      </w:r>
      <w:r>
        <w:t xml:space="preserve"> the Journal of Industrial Ecology </w:t>
      </w:r>
      <w:r>
        <w:fldChar w:fldCharType="begin"/>
      </w:r>
      <w:r>
        <w:instrText xml:space="preserve"> ADDIN EN.CITE &lt;EndNote&gt;&lt;Cite&gt;&lt;Author&gt;Bocken&lt;/Author&gt;&lt;Year&gt;2017&lt;/Year&gt;&lt;RecNum&gt;2284&lt;/RecNum&gt;&lt;DisplayText&gt;(Bocken et al., 2017)&lt;/DisplayText&gt;&lt;record&gt;&lt;rec-number&gt;2284&lt;/rec-number&gt;&lt;foreign-keys&gt;&lt;key app="EN" db-id="xes2vw9069xpaveat5wxr9apz9eppzp5fzwx" timestamp="1498479309"&gt;2284&lt;/key&gt;&lt;/foreign-keys&gt;&lt;ref-type name="Journal Article"&gt;17&lt;/ref-type&gt;&lt;contributors&gt;&lt;authors&gt;&lt;author&gt;Bocken, Nancy M. P.&lt;/author&gt;&lt;author&gt;Olivetti, Elsa A.&lt;/author&gt;&lt;author&gt;Cullen, Jonathan M.&lt;/author&gt;&lt;author&gt;Potting, José&lt;/author&gt;&lt;author&gt;Lifset, Reid&lt;/author&gt;&lt;/authors&gt;&lt;/contributors&gt;&lt;titles&gt;&lt;title&gt;Taking the Circularity to the Next Level: A Special Issue on the Circular Economy&lt;/title&gt;&lt;secondary-title&gt;Journal of Industrial Ecology&lt;/secondary-title&gt;&lt;/titles&gt;&lt;periodical&gt;&lt;full-title&gt;Journal of Industrial Ecology&lt;/full-title&gt;&lt;/periodical&gt;&lt;pages&gt;476-482&lt;/pages&gt;&lt;volume&gt;21&lt;/volume&gt;&lt;number&gt;3&lt;/number&gt;&lt;dates&gt;&lt;year&gt;2017&lt;/year&gt;&lt;/dates&gt;&lt;isbn&gt;1530-9290&lt;/isbn&gt;&lt;urls&gt;&lt;related-urls&gt;&lt;url&gt;http://dx.doi.org/10.1111/jiec.12606&lt;/url&gt;&lt;/related-urls&gt;&lt;/urls&gt;&lt;electronic-resource-num&gt;10.1111/jiec.12606&lt;/electronic-resource-num&gt;&lt;/record&gt;&lt;/Cite&gt;&lt;/EndNote&gt;</w:instrText>
      </w:r>
      <w:r>
        <w:fldChar w:fldCharType="separate"/>
      </w:r>
      <w:r>
        <w:rPr>
          <w:noProof/>
        </w:rPr>
        <w:t>(</w:t>
      </w:r>
      <w:r w:rsidR="0006435D">
        <w:rPr>
          <w:noProof/>
        </w:rPr>
        <w:t>Bocken et al., 2017</w:t>
      </w:r>
      <w:r>
        <w:rPr>
          <w:noProof/>
        </w:rPr>
        <w:t>)</w:t>
      </w:r>
      <w:r>
        <w:fldChar w:fldCharType="end"/>
      </w:r>
      <w:r w:rsidR="008829CD">
        <w:t>. Though not focused on the built environment specifically,</w:t>
      </w:r>
      <w:r>
        <w:t xml:space="preserve"> </w:t>
      </w:r>
      <w:r w:rsidR="008829CD">
        <w:t>it</w:t>
      </w:r>
      <w:r>
        <w:t xml:space="preserve"> provides a global overview of the state-of-the-art of research and practice on the </w:t>
      </w:r>
      <w:r w:rsidR="008829CD">
        <w:t xml:space="preserve">topic, with many trans-sectoral concepts and applications that could serve well as a starting point in the built environment. </w:t>
      </w:r>
    </w:p>
    <w:p w14:paraId="2CFEAB5B" w14:textId="77777777" w:rsidR="00E11C31" w:rsidRDefault="00E11C31" w:rsidP="00566A5A"/>
    <w:p w14:paraId="0C932B7F" w14:textId="33EE788C" w:rsidR="00566A5A" w:rsidRDefault="00566A5A" w:rsidP="001402AD">
      <w:pPr>
        <w:pStyle w:val="ListParagraph"/>
        <w:numPr>
          <w:ilvl w:val="0"/>
          <w:numId w:val="17"/>
        </w:numPr>
        <w:rPr>
          <w:b/>
        </w:rPr>
      </w:pPr>
      <w:r>
        <w:rPr>
          <w:b/>
        </w:rPr>
        <w:t>Conclusions</w:t>
      </w:r>
    </w:p>
    <w:p w14:paraId="5E936534" w14:textId="5180B67E" w:rsidR="008829CD" w:rsidRDefault="008829CD" w:rsidP="008829CD">
      <w:pPr>
        <w:rPr>
          <w:b/>
        </w:rPr>
      </w:pPr>
    </w:p>
    <w:p w14:paraId="51E5EA9F" w14:textId="4CB1D91A" w:rsidR="008829CD" w:rsidRPr="008829CD" w:rsidRDefault="008829CD" w:rsidP="008829CD">
      <w:r>
        <w:t xml:space="preserve">The BS8001 is the world’s first standard on the circular economy. This is certainly positive as it promotes the importance of the topic and contributes to a wider dissemination of the concept and its underlying principles. The standard however </w:t>
      </w:r>
      <w:r w:rsidR="006C37C5">
        <w:t xml:space="preserve">falls short of addressing </w:t>
      </w:r>
      <w:r>
        <w:t>properly the role that the built environment</w:t>
      </w:r>
      <w:r w:rsidR="006C37C5">
        <w:t>,</w:t>
      </w:r>
      <w:r>
        <w:t xml:space="preserve"> as one of the greatest consumers of energy and finite resources and the largest contributor to carbon emissions and waste</w:t>
      </w:r>
      <w:r w:rsidR="006C37C5">
        <w:t>, has to play</w:t>
      </w:r>
      <w:r>
        <w:t xml:space="preserve"> </w:t>
      </w:r>
      <w:r w:rsidR="006C37C5">
        <w:t xml:space="preserve">as an intrinsic part of </w:t>
      </w:r>
      <w:r>
        <w:t>a circular economy.</w:t>
      </w:r>
      <w:r w:rsidR="004B03EA">
        <w:t xml:space="preserve">  </w:t>
      </w:r>
      <w:r w:rsidR="00461D35">
        <w:t>T</w:t>
      </w:r>
      <w:r>
        <w:t xml:space="preserve">his briefing article </w:t>
      </w:r>
      <w:r w:rsidR="00461D35">
        <w:t>has</w:t>
      </w:r>
      <w:r>
        <w:t xml:space="preserve"> critically reviewed the standard, identifying areas where the support offered to the built environment practitioners is </w:t>
      </w:r>
      <w:r w:rsidR="004B03EA">
        <w:t>limited</w:t>
      </w:r>
      <w:r>
        <w:t xml:space="preserve">. </w:t>
      </w:r>
      <w:r w:rsidR="00461D35">
        <w:t>This article also complements</w:t>
      </w:r>
      <w:r>
        <w:t xml:space="preserve"> the lack </w:t>
      </w:r>
      <w:r>
        <w:lastRenderedPageBreak/>
        <w:t xml:space="preserve">of information by pointing at </w:t>
      </w:r>
      <w:r w:rsidR="004B03EA">
        <w:t xml:space="preserve">additional </w:t>
      </w:r>
      <w:r>
        <w:t xml:space="preserve">recent resources which </w:t>
      </w:r>
      <w:r w:rsidR="004B03EA">
        <w:t>have relevance for</w:t>
      </w:r>
      <w:r>
        <w:t xml:space="preserve"> buildings and the built environment. It is hoped that this briefing article will </w:t>
      </w:r>
      <w:r w:rsidR="004E5D6D">
        <w:t>represent</w:t>
      </w:r>
      <w:r w:rsidR="004B03EA">
        <w:t xml:space="preserve"> a useful critical resource</w:t>
      </w:r>
      <w:r>
        <w:t xml:space="preserve"> by readers of the new BS standard from within the </w:t>
      </w:r>
      <w:r w:rsidR="004E5D6D">
        <w:t>construction sector</w:t>
      </w:r>
      <w:r w:rsidR="004B03EA">
        <w:t>,</w:t>
      </w:r>
      <w:r>
        <w:t xml:space="preserve"> to ensure a more comprehensive overview of the challenges and opportunities that lie ahead on the path to a ‘circular’ built environment. </w:t>
      </w:r>
    </w:p>
    <w:p w14:paraId="109A5C3D" w14:textId="77777777" w:rsidR="007444F4" w:rsidRDefault="007444F4" w:rsidP="0006435D">
      <w:pPr>
        <w:ind w:left="360"/>
      </w:pPr>
    </w:p>
    <w:p w14:paraId="4F8520C9" w14:textId="79547645" w:rsidR="007C3861" w:rsidRDefault="007C3861" w:rsidP="0006435D"/>
    <w:p w14:paraId="3A1C50A2" w14:textId="4F7CAA11" w:rsidR="00C17A22" w:rsidRPr="00C17A22" w:rsidRDefault="00631B0B" w:rsidP="004E5D6D">
      <w:pPr>
        <w:rPr>
          <w:b/>
        </w:rPr>
      </w:pPr>
      <w:r w:rsidRPr="00566A5A">
        <w:br w:type="column"/>
      </w:r>
      <w:r w:rsidR="00C17A22">
        <w:rPr>
          <w:b/>
        </w:rPr>
        <w:lastRenderedPageBreak/>
        <w:t xml:space="preserve">References </w:t>
      </w:r>
    </w:p>
    <w:p w14:paraId="41891F42" w14:textId="77777777" w:rsidR="00DF71CC" w:rsidRPr="00537A84" w:rsidRDefault="00DF71CC" w:rsidP="00537A84">
      <w:pPr>
        <w:jc w:val="both"/>
      </w:pPr>
    </w:p>
    <w:p w14:paraId="5527BA74" w14:textId="77777777" w:rsidR="00885AE6" w:rsidRPr="00885AE6" w:rsidRDefault="0062714F" w:rsidP="00885AE6">
      <w:pPr>
        <w:pStyle w:val="EndNoteBibliography"/>
        <w:ind w:left="720" w:hanging="720"/>
        <w:rPr>
          <w:noProof/>
        </w:rPr>
      </w:pPr>
      <w:r>
        <w:fldChar w:fldCharType="begin"/>
      </w:r>
      <w:r>
        <w:instrText xml:space="preserve"> ADDIN EN.REFLIST </w:instrText>
      </w:r>
      <w:r>
        <w:fldChar w:fldCharType="separate"/>
      </w:r>
      <w:bookmarkStart w:id="1" w:name="_ENREF_1"/>
      <w:r w:rsidR="00885AE6" w:rsidRPr="00885AE6">
        <w:rPr>
          <w:noProof/>
        </w:rPr>
        <w:t xml:space="preserve">AKINTOYE, A., MCINTOSH, G. &amp; FITZGERALD, E. 2000. A survey of supply chain collaboration and management in the UK construction industry. </w:t>
      </w:r>
      <w:r w:rsidR="00885AE6" w:rsidRPr="00885AE6">
        <w:rPr>
          <w:i/>
          <w:noProof/>
        </w:rPr>
        <w:t>European Journal of Purchasing &amp; Supply Management,</w:t>
      </w:r>
      <w:r w:rsidR="00885AE6" w:rsidRPr="00885AE6">
        <w:rPr>
          <w:noProof/>
        </w:rPr>
        <w:t xml:space="preserve"> 6</w:t>
      </w:r>
      <w:r w:rsidR="00885AE6" w:rsidRPr="00885AE6">
        <w:rPr>
          <w:b/>
          <w:noProof/>
        </w:rPr>
        <w:t>,</w:t>
      </w:r>
      <w:r w:rsidR="00885AE6" w:rsidRPr="00885AE6">
        <w:rPr>
          <w:noProof/>
        </w:rPr>
        <w:t xml:space="preserve"> 159-168.</w:t>
      </w:r>
      <w:bookmarkEnd w:id="1"/>
    </w:p>
    <w:p w14:paraId="5617048B" w14:textId="77777777" w:rsidR="00885AE6" w:rsidRPr="00885AE6" w:rsidRDefault="00885AE6" w:rsidP="00885AE6">
      <w:pPr>
        <w:pStyle w:val="EndNoteBibliography"/>
        <w:ind w:left="720" w:hanging="720"/>
        <w:rPr>
          <w:noProof/>
        </w:rPr>
      </w:pPr>
      <w:bookmarkStart w:id="2" w:name="_ENREF_2"/>
      <w:r w:rsidRPr="00885AE6">
        <w:rPr>
          <w:noProof/>
        </w:rPr>
        <w:t>ARUP 2016. The Circular Economy in the Built Environment. 13 Fitzroy Street, London.</w:t>
      </w:r>
      <w:bookmarkEnd w:id="2"/>
    </w:p>
    <w:p w14:paraId="07A33541" w14:textId="77777777" w:rsidR="00885AE6" w:rsidRPr="00885AE6" w:rsidRDefault="00885AE6" w:rsidP="00885AE6">
      <w:pPr>
        <w:pStyle w:val="EndNoteBibliography"/>
        <w:ind w:left="720" w:hanging="720"/>
        <w:rPr>
          <w:noProof/>
        </w:rPr>
      </w:pPr>
      <w:bookmarkStart w:id="3" w:name="_ENREF_3"/>
      <w:r w:rsidRPr="00885AE6">
        <w:rPr>
          <w:noProof/>
        </w:rPr>
        <w:t xml:space="preserve">AUDRETSCH, D. B. 1995. Innovation, growth and survival. </w:t>
      </w:r>
      <w:r w:rsidRPr="00885AE6">
        <w:rPr>
          <w:i/>
          <w:noProof/>
        </w:rPr>
        <w:t>International journal of industrial organization,</w:t>
      </w:r>
      <w:r w:rsidRPr="00885AE6">
        <w:rPr>
          <w:noProof/>
        </w:rPr>
        <w:t xml:space="preserve"> 13</w:t>
      </w:r>
      <w:r w:rsidRPr="00885AE6">
        <w:rPr>
          <w:b/>
          <w:noProof/>
        </w:rPr>
        <w:t>,</w:t>
      </w:r>
      <w:r w:rsidRPr="00885AE6">
        <w:rPr>
          <w:noProof/>
        </w:rPr>
        <w:t xml:space="preserve"> 441-457.</w:t>
      </w:r>
      <w:bookmarkEnd w:id="3"/>
    </w:p>
    <w:p w14:paraId="50B5BD58" w14:textId="4E548394" w:rsidR="00885AE6" w:rsidRPr="00885AE6" w:rsidRDefault="00885AE6" w:rsidP="00885AE6">
      <w:pPr>
        <w:pStyle w:val="EndNoteBibliography"/>
        <w:ind w:left="720" w:hanging="720"/>
        <w:rPr>
          <w:noProof/>
        </w:rPr>
      </w:pPr>
      <w:bookmarkStart w:id="4" w:name="_ENREF_4"/>
      <w:r w:rsidRPr="00885AE6">
        <w:rPr>
          <w:noProof/>
        </w:rPr>
        <w:t xml:space="preserve">BAMB. 2017. </w:t>
      </w:r>
      <w:r w:rsidRPr="00885AE6">
        <w:rPr>
          <w:i/>
          <w:noProof/>
        </w:rPr>
        <w:t xml:space="preserve">BAMB - Building As Material Banks </w:t>
      </w:r>
      <w:hyperlink r:id="rId9" w:history="1">
        <w:r w:rsidRPr="00885AE6">
          <w:rPr>
            <w:rStyle w:val="Hyperlink"/>
            <w:i/>
            <w:noProof/>
          </w:rPr>
          <w:t>www.bamb2020.eu</w:t>
        </w:r>
      </w:hyperlink>
      <w:r w:rsidRPr="00885AE6">
        <w:rPr>
          <w:i/>
          <w:noProof/>
        </w:rPr>
        <w:t xml:space="preserve"> </w:t>
      </w:r>
      <w:r w:rsidRPr="00885AE6">
        <w:rPr>
          <w:noProof/>
        </w:rPr>
        <w:t>[Online].  [Accessed].</w:t>
      </w:r>
      <w:bookmarkEnd w:id="4"/>
    </w:p>
    <w:p w14:paraId="65977B13" w14:textId="77777777" w:rsidR="00885AE6" w:rsidRPr="00885AE6" w:rsidRDefault="00885AE6" w:rsidP="00885AE6">
      <w:pPr>
        <w:pStyle w:val="EndNoteBibliography"/>
        <w:ind w:left="720" w:hanging="720"/>
        <w:rPr>
          <w:noProof/>
        </w:rPr>
      </w:pPr>
      <w:bookmarkStart w:id="5" w:name="_ENREF_5"/>
      <w:r w:rsidRPr="00885AE6">
        <w:rPr>
          <w:noProof/>
        </w:rPr>
        <w:t xml:space="preserve">BLOCKLEY, D. &amp; GODFREY, P. 2000. </w:t>
      </w:r>
      <w:r w:rsidRPr="00885AE6">
        <w:rPr>
          <w:i/>
          <w:noProof/>
        </w:rPr>
        <w:t xml:space="preserve">Doing It Differently: Systems for Rethinking Construction, </w:t>
      </w:r>
      <w:r w:rsidRPr="00885AE6">
        <w:rPr>
          <w:noProof/>
        </w:rPr>
        <w:t>London, ICE Publishing.</w:t>
      </w:r>
      <w:bookmarkEnd w:id="5"/>
    </w:p>
    <w:p w14:paraId="7C700585" w14:textId="77777777" w:rsidR="00885AE6" w:rsidRPr="00885AE6" w:rsidRDefault="00885AE6" w:rsidP="00885AE6">
      <w:pPr>
        <w:pStyle w:val="EndNoteBibliography"/>
        <w:ind w:left="720" w:hanging="720"/>
        <w:rPr>
          <w:noProof/>
        </w:rPr>
      </w:pPr>
      <w:bookmarkStart w:id="6" w:name="_ENREF_6"/>
      <w:r w:rsidRPr="00885AE6">
        <w:rPr>
          <w:noProof/>
        </w:rPr>
        <w:t xml:space="preserve">BOCKEN, N. M. P., OLIVETTI, E. A., CULLEN, J. M., POTTING, J. &amp; LIFSET, R. 2017. Taking the Circularity to the Next Level: A Special Issue on the Circular Economy. </w:t>
      </w:r>
      <w:r w:rsidRPr="00885AE6">
        <w:rPr>
          <w:i/>
          <w:noProof/>
        </w:rPr>
        <w:t>Journal of Industrial Ecology,</w:t>
      </w:r>
      <w:r w:rsidRPr="00885AE6">
        <w:rPr>
          <w:noProof/>
        </w:rPr>
        <w:t xml:space="preserve"> 21</w:t>
      </w:r>
      <w:r w:rsidRPr="00885AE6">
        <w:rPr>
          <w:b/>
          <w:noProof/>
        </w:rPr>
        <w:t>,</w:t>
      </w:r>
      <w:r w:rsidRPr="00885AE6">
        <w:rPr>
          <w:noProof/>
        </w:rPr>
        <w:t xml:space="preserve"> 476-482.</w:t>
      </w:r>
      <w:bookmarkEnd w:id="6"/>
    </w:p>
    <w:p w14:paraId="7B04CF2A" w14:textId="77777777" w:rsidR="00885AE6" w:rsidRPr="00885AE6" w:rsidRDefault="00885AE6" w:rsidP="00885AE6">
      <w:pPr>
        <w:pStyle w:val="EndNoteBibliography"/>
        <w:ind w:left="720" w:hanging="720"/>
        <w:rPr>
          <w:noProof/>
        </w:rPr>
      </w:pPr>
      <w:bookmarkStart w:id="7" w:name="_ENREF_7"/>
      <w:r w:rsidRPr="00885AE6">
        <w:rPr>
          <w:noProof/>
        </w:rPr>
        <w:t xml:space="preserve">BRAND, S. 1994. </w:t>
      </w:r>
      <w:r w:rsidRPr="00885AE6">
        <w:rPr>
          <w:i/>
          <w:noProof/>
        </w:rPr>
        <w:t xml:space="preserve">How Buildings Learn: What Happens After They are Built, </w:t>
      </w:r>
      <w:r w:rsidRPr="00885AE6">
        <w:rPr>
          <w:noProof/>
        </w:rPr>
        <w:t>New York, Viking Penguin.</w:t>
      </w:r>
      <w:bookmarkEnd w:id="7"/>
    </w:p>
    <w:p w14:paraId="7B22DA21" w14:textId="77777777" w:rsidR="00885AE6" w:rsidRPr="00885AE6" w:rsidRDefault="00885AE6" w:rsidP="00885AE6">
      <w:pPr>
        <w:pStyle w:val="EndNoteBibliography"/>
        <w:ind w:left="720" w:hanging="720"/>
        <w:rPr>
          <w:noProof/>
        </w:rPr>
      </w:pPr>
      <w:bookmarkStart w:id="8" w:name="_ENREF_8"/>
      <w:r w:rsidRPr="00885AE6">
        <w:rPr>
          <w:noProof/>
        </w:rPr>
        <w:t>BSI 2017. BS 8001:2017 - Framework for implementing the principles of the circular economy in organizations - Guide.</w:t>
      </w:r>
      <w:bookmarkEnd w:id="8"/>
    </w:p>
    <w:p w14:paraId="294D238D" w14:textId="77777777" w:rsidR="00885AE6" w:rsidRPr="00885AE6" w:rsidRDefault="00885AE6" w:rsidP="00885AE6">
      <w:pPr>
        <w:pStyle w:val="EndNoteBibliography"/>
        <w:ind w:left="720" w:hanging="720"/>
        <w:rPr>
          <w:noProof/>
        </w:rPr>
      </w:pPr>
      <w:bookmarkStart w:id="9" w:name="_ENREF_9"/>
      <w:r w:rsidRPr="00885AE6">
        <w:rPr>
          <w:noProof/>
        </w:rPr>
        <w:t xml:space="preserve">CAO, M. &amp; ZHANG, Q. 2011. Supply chain collaboration: Impact on collaborative advantage and firm performance. </w:t>
      </w:r>
      <w:r w:rsidRPr="00885AE6">
        <w:rPr>
          <w:i/>
          <w:noProof/>
        </w:rPr>
        <w:t>Journal of operations management,</w:t>
      </w:r>
      <w:r w:rsidRPr="00885AE6">
        <w:rPr>
          <w:noProof/>
        </w:rPr>
        <w:t xml:space="preserve"> 29</w:t>
      </w:r>
      <w:r w:rsidRPr="00885AE6">
        <w:rPr>
          <w:b/>
          <w:noProof/>
        </w:rPr>
        <w:t>,</w:t>
      </w:r>
      <w:r w:rsidRPr="00885AE6">
        <w:rPr>
          <w:noProof/>
        </w:rPr>
        <w:t xml:space="preserve"> 163-180.</w:t>
      </w:r>
      <w:bookmarkEnd w:id="9"/>
    </w:p>
    <w:p w14:paraId="78537FA7" w14:textId="77777777" w:rsidR="00885AE6" w:rsidRPr="00885AE6" w:rsidRDefault="00885AE6" w:rsidP="00885AE6">
      <w:pPr>
        <w:pStyle w:val="EndNoteBibliography"/>
        <w:ind w:left="720" w:hanging="720"/>
        <w:rPr>
          <w:noProof/>
        </w:rPr>
      </w:pPr>
      <w:bookmarkStart w:id="10" w:name="_ENREF_10"/>
      <w:r w:rsidRPr="00885AE6">
        <w:rPr>
          <w:noProof/>
        </w:rPr>
        <w:t xml:space="preserve">DEBACKER, W., MANSHOVE, S., PETERS, M., RIBEIRO, A. &amp; DE WEERDT, Y. 2017. Circular economy and design for change within the built environment: preparing the transition. </w:t>
      </w:r>
      <w:r w:rsidRPr="00885AE6">
        <w:rPr>
          <w:i/>
          <w:noProof/>
        </w:rPr>
        <w:t>International HISER Conference on Advances in Recycling and Management of Construction and Demolition Waste.</w:t>
      </w:r>
      <w:r w:rsidRPr="00885AE6">
        <w:rPr>
          <w:noProof/>
        </w:rPr>
        <w:t xml:space="preserve"> Delft University of Technology.</w:t>
      </w:r>
      <w:bookmarkEnd w:id="10"/>
    </w:p>
    <w:p w14:paraId="49CC1515" w14:textId="77777777" w:rsidR="00885AE6" w:rsidRPr="00885AE6" w:rsidRDefault="00885AE6" w:rsidP="00885AE6">
      <w:pPr>
        <w:pStyle w:val="EndNoteBibliography"/>
        <w:ind w:left="720" w:hanging="720"/>
        <w:rPr>
          <w:noProof/>
        </w:rPr>
      </w:pPr>
      <w:bookmarkStart w:id="11" w:name="_ENREF_11"/>
      <w:r w:rsidRPr="00885AE6">
        <w:rPr>
          <w:noProof/>
        </w:rPr>
        <w:t xml:space="preserve">DUBBINK, W., GRAAFLAND, J. &amp; VAN LIEDEKERKE, L. 2008. CSR, transparency and the role of intermediate organisations. </w:t>
      </w:r>
      <w:r w:rsidRPr="00885AE6">
        <w:rPr>
          <w:i/>
          <w:noProof/>
        </w:rPr>
        <w:t>Journal of Business Ethics,</w:t>
      </w:r>
      <w:r w:rsidRPr="00885AE6">
        <w:rPr>
          <w:noProof/>
        </w:rPr>
        <w:t xml:space="preserve"> 82</w:t>
      </w:r>
      <w:r w:rsidRPr="00885AE6">
        <w:rPr>
          <w:b/>
          <w:noProof/>
        </w:rPr>
        <w:t>,</w:t>
      </w:r>
      <w:r w:rsidRPr="00885AE6">
        <w:rPr>
          <w:noProof/>
        </w:rPr>
        <w:t xml:space="preserve"> 391-406.</w:t>
      </w:r>
      <w:bookmarkEnd w:id="11"/>
    </w:p>
    <w:p w14:paraId="19869C19" w14:textId="77777777" w:rsidR="00885AE6" w:rsidRPr="00885AE6" w:rsidRDefault="00885AE6" w:rsidP="00885AE6">
      <w:pPr>
        <w:pStyle w:val="EndNoteBibliography"/>
        <w:ind w:left="720" w:hanging="720"/>
        <w:rPr>
          <w:noProof/>
        </w:rPr>
      </w:pPr>
      <w:bookmarkStart w:id="12" w:name="_ENREF_12"/>
      <w:r w:rsidRPr="00885AE6">
        <w:rPr>
          <w:noProof/>
        </w:rPr>
        <w:t>EC 2011. Roadmap to a Resource Efficient Europe - Communication from the Commission to the European Parliament, the Council, the European Economic and Social Committee and the Committee of the Regions COM(2011) 571 final. European Commission.</w:t>
      </w:r>
      <w:bookmarkEnd w:id="12"/>
    </w:p>
    <w:p w14:paraId="32BE7049" w14:textId="77777777" w:rsidR="00885AE6" w:rsidRPr="00885AE6" w:rsidRDefault="00885AE6" w:rsidP="00885AE6">
      <w:pPr>
        <w:pStyle w:val="EndNoteBibliography"/>
        <w:ind w:left="720" w:hanging="720"/>
        <w:rPr>
          <w:noProof/>
        </w:rPr>
      </w:pPr>
      <w:bookmarkStart w:id="13" w:name="_ENREF_13"/>
      <w:r w:rsidRPr="00885AE6">
        <w:rPr>
          <w:noProof/>
        </w:rPr>
        <w:t>EEA 2012. Material Resources and Waste - 2012 Update. European Environment Agency. Copenhagen,.</w:t>
      </w:r>
      <w:bookmarkEnd w:id="13"/>
    </w:p>
    <w:p w14:paraId="22129A55" w14:textId="77777777" w:rsidR="00885AE6" w:rsidRPr="00885AE6" w:rsidRDefault="00885AE6" w:rsidP="00885AE6">
      <w:pPr>
        <w:pStyle w:val="EndNoteBibliography"/>
        <w:ind w:left="720" w:hanging="720"/>
        <w:rPr>
          <w:noProof/>
        </w:rPr>
      </w:pPr>
      <w:bookmarkStart w:id="14" w:name="_ENREF_14"/>
      <w:r w:rsidRPr="00885AE6">
        <w:rPr>
          <w:noProof/>
        </w:rPr>
        <w:t xml:space="preserve">EGAN, J. 1998. Rethinking construction, construction task force report for department of the environment, transport and the regions. </w:t>
      </w:r>
      <w:r w:rsidRPr="00885AE6">
        <w:rPr>
          <w:i/>
          <w:noProof/>
        </w:rPr>
        <w:t>ed: HMSO, London</w:t>
      </w:r>
      <w:r w:rsidRPr="00885AE6">
        <w:rPr>
          <w:noProof/>
        </w:rPr>
        <w:t>.</w:t>
      </w:r>
      <w:bookmarkEnd w:id="14"/>
    </w:p>
    <w:p w14:paraId="1C5C0DB3" w14:textId="77777777" w:rsidR="00885AE6" w:rsidRPr="00885AE6" w:rsidRDefault="00885AE6" w:rsidP="00885AE6">
      <w:pPr>
        <w:pStyle w:val="EndNoteBibliography"/>
        <w:ind w:left="720" w:hanging="720"/>
        <w:rPr>
          <w:noProof/>
        </w:rPr>
      </w:pPr>
      <w:bookmarkStart w:id="15" w:name="_ENREF_15"/>
      <w:r w:rsidRPr="00885AE6">
        <w:rPr>
          <w:noProof/>
        </w:rPr>
        <w:t xml:space="preserve">EGAN, J. 2002. Accelerating change: a report by the strategic forum for construction. </w:t>
      </w:r>
      <w:r w:rsidRPr="00885AE6">
        <w:rPr>
          <w:i/>
          <w:noProof/>
        </w:rPr>
        <w:t>Rethinking Construction. SF f. Construction, London</w:t>
      </w:r>
      <w:r w:rsidRPr="00885AE6">
        <w:rPr>
          <w:noProof/>
        </w:rPr>
        <w:t>.</w:t>
      </w:r>
      <w:bookmarkEnd w:id="15"/>
    </w:p>
    <w:p w14:paraId="5284F2F1" w14:textId="77777777" w:rsidR="00885AE6" w:rsidRPr="00885AE6" w:rsidRDefault="00885AE6" w:rsidP="00885AE6">
      <w:pPr>
        <w:pStyle w:val="EndNoteBibliography"/>
        <w:ind w:left="720" w:hanging="720"/>
        <w:rPr>
          <w:noProof/>
        </w:rPr>
      </w:pPr>
      <w:bookmarkStart w:id="16" w:name="_ENREF_16"/>
      <w:r w:rsidRPr="00885AE6">
        <w:rPr>
          <w:noProof/>
        </w:rPr>
        <w:t xml:space="preserve">ELKINGTON, J. 1997. Cannibals with forks. </w:t>
      </w:r>
      <w:r w:rsidRPr="00885AE6">
        <w:rPr>
          <w:i/>
          <w:noProof/>
        </w:rPr>
        <w:t>The triple bottom line of 21st century</w:t>
      </w:r>
      <w:r w:rsidRPr="00885AE6">
        <w:rPr>
          <w:b/>
          <w:noProof/>
        </w:rPr>
        <w:t>,</w:t>
      </w:r>
      <w:r w:rsidRPr="00885AE6">
        <w:rPr>
          <w:noProof/>
        </w:rPr>
        <w:t xml:space="preserve"> 73.</w:t>
      </w:r>
      <w:bookmarkEnd w:id="16"/>
    </w:p>
    <w:p w14:paraId="2F52BB42" w14:textId="77777777" w:rsidR="00885AE6" w:rsidRPr="00885AE6" w:rsidRDefault="00885AE6" w:rsidP="00885AE6">
      <w:pPr>
        <w:pStyle w:val="EndNoteBibliography"/>
        <w:ind w:left="720" w:hanging="720"/>
        <w:rPr>
          <w:noProof/>
        </w:rPr>
      </w:pPr>
      <w:bookmarkStart w:id="17" w:name="_ENREF_17"/>
      <w:r w:rsidRPr="00885AE6">
        <w:rPr>
          <w:noProof/>
        </w:rPr>
        <w:t xml:space="preserve">EMES, M. R., SMITH, A. &amp; MARJANOVIC-HALBURD, L. 2012. Systems for construction: lessons for the construction industry from experiences in spacecraft systems engineering. </w:t>
      </w:r>
      <w:r w:rsidRPr="00885AE6">
        <w:rPr>
          <w:i/>
          <w:noProof/>
        </w:rPr>
        <w:t>Intelligent Buildings International,</w:t>
      </w:r>
      <w:r w:rsidRPr="00885AE6">
        <w:rPr>
          <w:noProof/>
        </w:rPr>
        <w:t xml:space="preserve"> 4</w:t>
      </w:r>
      <w:r w:rsidRPr="00885AE6">
        <w:rPr>
          <w:b/>
          <w:noProof/>
        </w:rPr>
        <w:t>,</w:t>
      </w:r>
      <w:r w:rsidRPr="00885AE6">
        <w:rPr>
          <w:noProof/>
        </w:rPr>
        <w:t xml:space="preserve"> 67-88.</w:t>
      </w:r>
      <w:bookmarkEnd w:id="17"/>
    </w:p>
    <w:p w14:paraId="1016C6EA" w14:textId="77777777" w:rsidR="00885AE6" w:rsidRPr="00885AE6" w:rsidRDefault="00885AE6" w:rsidP="00885AE6">
      <w:pPr>
        <w:pStyle w:val="EndNoteBibliography"/>
        <w:ind w:left="720" w:hanging="720"/>
        <w:rPr>
          <w:noProof/>
        </w:rPr>
      </w:pPr>
      <w:bookmarkStart w:id="18" w:name="_ENREF_18"/>
      <w:r w:rsidRPr="00885AE6">
        <w:rPr>
          <w:noProof/>
        </w:rPr>
        <w:t>EMF 2015. Delivering the Circular Economy - A Toolkit for Policymakers.: Ellen MacArthur Foundation.</w:t>
      </w:r>
      <w:bookmarkEnd w:id="18"/>
    </w:p>
    <w:p w14:paraId="6ACFBC26" w14:textId="77777777" w:rsidR="00885AE6" w:rsidRPr="00885AE6" w:rsidRDefault="00885AE6" w:rsidP="00885AE6">
      <w:pPr>
        <w:pStyle w:val="EndNoteBibliography"/>
        <w:ind w:left="720" w:hanging="720"/>
        <w:rPr>
          <w:noProof/>
        </w:rPr>
      </w:pPr>
      <w:bookmarkStart w:id="19" w:name="_ENREF_19"/>
      <w:r w:rsidRPr="00885AE6">
        <w:rPr>
          <w:noProof/>
        </w:rPr>
        <w:t>EMF 2016. Circularity in the Built Environment: Case Studies - A Compilation of Case Studies from the CE100.: Ellen MacArthur Foundation.</w:t>
      </w:r>
      <w:bookmarkEnd w:id="19"/>
    </w:p>
    <w:p w14:paraId="35B489DA" w14:textId="77777777" w:rsidR="00885AE6" w:rsidRPr="00885AE6" w:rsidRDefault="00885AE6" w:rsidP="00885AE6">
      <w:pPr>
        <w:pStyle w:val="EndNoteBibliography"/>
        <w:ind w:left="720" w:hanging="720"/>
        <w:rPr>
          <w:noProof/>
        </w:rPr>
      </w:pPr>
      <w:bookmarkStart w:id="20" w:name="_ENREF_20"/>
      <w:r w:rsidRPr="00885AE6">
        <w:rPr>
          <w:noProof/>
        </w:rPr>
        <w:t xml:space="preserve">GUARDIAN, T. 2017. World's first 3D-printed bridge opens to cyclists in Netherlands. </w:t>
      </w:r>
      <w:r w:rsidRPr="00885AE6">
        <w:rPr>
          <w:i/>
          <w:noProof/>
        </w:rPr>
        <w:t>The Guardian</w:t>
      </w:r>
      <w:r w:rsidRPr="00885AE6">
        <w:rPr>
          <w:noProof/>
        </w:rPr>
        <w:t>.</w:t>
      </w:r>
      <w:bookmarkEnd w:id="20"/>
    </w:p>
    <w:p w14:paraId="60AD9E9B" w14:textId="77777777" w:rsidR="00885AE6" w:rsidRPr="00885AE6" w:rsidRDefault="00885AE6" w:rsidP="00885AE6">
      <w:pPr>
        <w:pStyle w:val="EndNoteBibliography"/>
        <w:ind w:left="720" w:hanging="720"/>
        <w:rPr>
          <w:noProof/>
        </w:rPr>
      </w:pPr>
      <w:bookmarkStart w:id="21" w:name="_ENREF_21"/>
      <w:r w:rsidRPr="00885AE6">
        <w:rPr>
          <w:noProof/>
        </w:rPr>
        <w:lastRenderedPageBreak/>
        <w:t xml:space="preserve">HAGER, I., GOLONKA, A. &amp; PUTANOWICZ, R. 2016. 3D printing of buildings and building components as the future of sustainable construction? </w:t>
      </w:r>
      <w:r w:rsidRPr="00885AE6">
        <w:rPr>
          <w:i/>
          <w:noProof/>
        </w:rPr>
        <w:t>Procedia Engineering,</w:t>
      </w:r>
      <w:r w:rsidRPr="00885AE6">
        <w:rPr>
          <w:noProof/>
        </w:rPr>
        <w:t xml:space="preserve"> 151</w:t>
      </w:r>
      <w:r w:rsidRPr="00885AE6">
        <w:rPr>
          <w:b/>
          <w:noProof/>
        </w:rPr>
        <w:t>,</w:t>
      </w:r>
      <w:r w:rsidRPr="00885AE6">
        <w:rPr>
          <w:noProof/>
        </w:rPr>
        <w:t xml:space="preserve"> </w:t>
      </w:r>
      <w:r w:rsidRPr="00885AE6">
        <w:rPr>
          <w:i/>
          <w:noProof/>
        </w:rPr>
        <w:t>Procedia Engineering</w:t>
      </w:r>
      <w:r w:rsidRPr="00885AE6">
        <w:rPr>
          <w:noProof/>
        </w:rPr>
        <w:t>.</w:t>
      </w:r>
      <w:bookmarkEnd w:id="21"/>
    </w:p>
    <w:p w14:paraId="6A53702E" w14:textId="77777777" w:rsidR="00885AE6" w:rsidRPr="00885AE6" w:rsidRDefault="00885AE6" w:rsidP="00885AE6">
      <w:pPr>
        <w:pStyle w:val="EndNoteBibliography"/>
        <w:ind w:left="720" w:hanging="720"/>
        <w:rPr>
          <w:noProof/>
        </w:rPr>
      </w:pPr>
      <w:bookmarkStart w:id="22" w:name="_ENREF_22"/>
      <w:r w:rsidRPr="00885AE6">
        <w:rPr>
          <w:noProof/>
        </w:rPr>
        <w:t xml:space="preserve">HENROTAY, C., DEBACKER, W. &amp; STEINLAGE, M. 2017. Business models for building material circularity: learnings from frontrunner cases. </w:t>
      </w:r>
      <w:r w:rsidRPr="00885AE6">
        <w:rPr>
          <w:i/>
          <w:noProof/>
        </w:rPr>
        <w:t>How do current policies support a transition towards a circular economy in the built environment?</w:t>
      </w:r>
      <w:r w:rsidRPr="00885AE6">
        <w:rPr>
          <w:noProof/>
        </w:rPr>
        <w:t xml:space="preserve"> Delft University of Technology.</w:t>
      </w:r>
      <w:bookmarkEnd w:id="22"/>
    </w:p>
    <w:p w14:paraId="07416B8B" w14:textId="77777777" w:rsidR="00885AE6" w:rsidRPr="00885AE6" w:rsidRDefault="00885AE6" w:rsidP="00885AE6">
      <w:pPr>
        <w:pStyle w:val="EndNoteBibliography"/>
        <w:ind w:left="720" w:hanging="720"/>
        <w:rPr>
          <w:noProof/>
        </w:rPr>
      </w:pPr>
      <w:bookmarkStart w:id="23" w:name="_ENREF_23"/>
      <w:r w:rsidRPr="00885AE6">
        <w:rPr>
          <w:noProof/>
        </w:rPr>
        <w:t xml:space="preserve">HOLWEG, M., DISNEY, S., HOLMSTRÖM, J. &amp; SMÅROS, J. 2005. Supply chain collaboration:: Making sense of the strategy continuum. </w:t>
      </w:r>
      <w:r w:rsidRPr="00885AE6">
        <w:rPr>
          <w:i/>
          <w:noProof/>
        </w:rPr>
        <w:t>European management journal,</w:t>
      </w:r>
      <w:r w:rsidRPr="00885AE6">
        <w:rPr>
          <w:noProof/>
        </w:rPr>
        <w:t xml:space="preserve"> 23</w:t>
      </w:r>
      <w:r w:rsidRPr="00885AE6">
        <w:rPr>
          <w:b/>
          <w:noProof/>
        </w:rPr>
        <w:t>,</w:t>
      </w:r>
      <w:r w:rsidRPr="00885AE6">
        <w:rPr>
          <w:noProof/>
        </w:rPr>
        <w:t xml:space="preserve"> 170-181.</w:t>
      </w:r>
      <w:bookmarkEnd w:id="23"/>
    </w:p>
    <w:p w14:paraId="335B43A6" w14:textId="77777777" w:rsidR="00885AE6" w:rsidRPr="00885AE6" w:rsidRDefault="00885AE6" w:rsidP="00885AE6">
      <w:pPr>
        <w:pStyle w:val="EndNoteBibliography"/>
        <w:ind w:left="720" w:hanging="720"/>
        <w:rPr>
          <w:noProof/>
        </w:rPr>
      </w:pPr>
      <w:bookmarkStart w:id="24" w:name="_ENREF_24"/>
      <w:r w:rsidRPr="00885AE6">
        <w:rPr>
          <w:noProof/>
        </w:rPr>
        <w:t xml:space="preserve">HWANG, B. G. &amp; SHAN, M. 2018. Management Strategies and Innovations: Important Roles to Sustainable Construction. </w:t>
      </w:r>
      <w:r w:rsidRPr="00885AE6">
        <w:rPr>
          <w:i/>
          <w:noProof/>
        </w:rPr>
        <w:t>Sustainability,</w:t>
      </w:r>
      <w:r w:rsidRPr="00885AE6">
        <w:rPr>
          <w:noProof/>
        </w:rPr>
        <w:t xml:space="preserve"> 10.</w:t>
      </w:r>
      <w:bookmarkEnd w:id="24"/>
    </w:p>
    <w:p w14:paraId="40E930F8" w14:textId="77777777" w:rsidR="00885AE6" w:rsidRPr="00885AE6" w:rsidRDefault="00885AE6" w:rsidP="00885AE6">
      <w:pPr>
        <w:pStyle w:val="EndNoteBibliography"/>
        <w:ind w:left="720" w:hanging="720"/>
        <w:rPr>
          <w:noProof/>
        </w:rPr>
      </w:pPr>
      <w:bookmarkStart w:id="25" w:name="_ENREF_25"/>
      <w:r w:rsidRPr="00885AE6">
        <w:rPr>
          <w:noProof/>
        </w:rPr>
        <w:t xml:space="preserve">KOSKELA, L. &amp; VRIJHOEF, R. 2001. Is the current theory of construction a hindrance to innovation? </w:t>
      </w:r>
      <w:r w:rsidRPr="00885AE6">
        <w:rPr>
          <w:i/>
          <w:noProof/>
        </w:rPr>
        <w:t>Building Research and Information,</w:t>
      </w:r>
      <w:r w:rsidRPr="00885AE6">
        <w:rPr>
          <w:noProof/>
        </w:rPr>
        <w:t xml:space="preserve"> 29</w:t>
      </w:r>
      <w:r w:rsidRPr="00885AE6">
        <w:rPr>
          <w:b/>
          <w:noProof/>
        </w:rPr>
        <w:t>,</w:t>
      </w:r>
      <w:r w:rsidRPr="00885AE6">
        <w:rPr>
          <w:noProof/>
        </w:rPr>
        <w:t xml:space="preserve"> 197-207.</w:t>
      </w:r>
      <w:bookmarkEnd w:id="25"/>
    </w:p>
    <w:p w14:paraId="028A9A5A" w14:textId="77777777" w:rsidR="00885AE6" w:rsidRPr="00885AE6" w:rsidRDefault="00885AE6" w:rsidP="00885AE6">
      <w:pPr>
        <w:pStyle w:val="EndNoteBibliography"/>
        <w:ind w:left="720" w:hanging="720"/>
        <w:rPr>
          <w:noProof/>
        </w:rPr>
      </w:pPr>
      <w:bookmarkStart w:id="26" w:name="_ENREF_26"/>
      <w:r w:rsidRPr="00885AE6">
        <w:rPr>
          <w:noProof/>
        </w:rPr>
        <w:t xml:space="preserve">LATHAM, S. M. 1994. </w:t>
      </w:r>
      <w:r w:rsidRPr="00885AE6">
        <w:rPr>
          <w:i/>
          <w:noProof/>
        </w:rPr>
        <w:t>Constructing the team</w:t>
      </w:r>
      <w:r w:rsidRPr="00885AE6">
        <w:rPr>
          <w:noProof/>
        </w:rPr>
        <w:t>, HM Stationery Office London.</w:t>
      </w:r>
      <w:bookmarkEnd w:id="26"/>
    </w:p>
    <w:p w14:paraId="45A84A85" w14:textId="77777777" w:rsidR="00885AE6" w:rsidRPr="00885AE6" w:rsidRDefault="00885AE6" w:rsidP="00885AE6">
      <w:pPr>
        <w:pStyle w:val="EndNoteBibliography"/>
        <w:ind w:left="720" w:hanging="720"/>
        <w:rPr>
          <w:noProof/>
        </w:rPr>
      </w:pPr>
      <w:bookmarkStart w:id="27" w:name="_ENREF_27"/>
      <w:r w:rsidRPr="00885AE6">
        <w:rPr>
          <w:noProof/>
        </w:rPr>
        <w:t xml:space="preserve">LOWRES, F. &amp; HOBBS, G. 2017. Challenging the current approach to end of life of buildings using a life cycle assessment (LCA) approach. </w:t>
      </w:r>
      <w:r w:rsidRPr="00885AE6">
        <w:rPr>
          <w:i/>
          <w:noProof/>
        </w:rPr>
        <w:t>International HISER Conference on Advances in Recycling and Management of Construction and Demolition Waste.</w:t>
      </w:r>
      <w:r w:rsidRPr="00885AE6">
        <w:rPr>
          <w:noProof/>
        </w:rPr>
        <w:t xml:space="preserve"> Delft University of Technology.</w:t>
      </w:r>
      <w:bookmarkEnd w:id="27"/>
    </w:p>
    <w:p w14:paraId="795E52FA" w14:textId="77777777" w:rsidR="00885AE6" w:rsidRPr="00885AE6" w:rsidRDefault="00885AE6" w:rsidP="00885AE6">
      <w:pPr>
        <w:pStyle w:val="EndNoteBibliography"/>
        <w:ind w:left="720" w:hanging="720"/>
        <w:rPr>
          <w:noProof/>
        </w:rPr>
      </w:pPr>
      <w:bookmarkStart w:id="28" w:name="_ENREF_28"/>
      <w:r w:rsidRPr="00885AE6">
        <w:rPr>
          <w:noProof/>
        </w:rPr>
        <w:t xml:space="preserve">MAHONEY, J. T. 1995. The management of resources and the resource of management. </w:t>
      </w:r>
      <w:r w:rsidRPr="00885AE6">
        <w:rPr>
          <w:i/>
          <w:noProof/>
        </w:rPr>
        <w:t>Journal of business research,</w:t>
      </w:r>
      <w:r w:rsidRPr="00885AE6">
        <w:rPr>
          <w:noProof/>
        </w:rPr>
        <w:t xml:space="preserve"> 33</w:t>
      </w:r>
      <w:r w:rsidRPr="00885AE6">
        <w:rPr>
          <w:b/>
          <w:noProof/>
        </w:rPr>
        <w:t>,</w:t>
      </w:r>
      <w:r w:rsidRPr="00885AE6">
        <w:rPr>
          <w:noProof/>
        </w:rPr>
        <w:t xml:space="preserve"> 91-101.</w:t>
      </w:r>
      <w:bookmarkEnd w:id="28"/>
    </w:p>
    <w:p w14:paraId="07022504" w14:textId="77777777" w:rsidR="00885AE6" w:rsidRPr="00885AE6" w:rsidRDefault="00885AE6" w:rsidP="00885AE6">
      <w:pPr>
        <w:pStyle w:val="EndNoteBibliography"/>
        <w:ind w:left="720" w:hanging="720"/>
        <w:rPr>
          <w:noProof/>
        </w:rPr>
      </w:pPr>
      <w:bookmarkStart w:id="29" w:name="_ENREF_29"/>
      <w:r w:rsidRPr="00885AE6">
        <w:rPr>
          <w:noProof/>
        </w:rPr>
        <w:t xml:space="preserve">MCELROY, M. W. 2003. </w:t>
      </w:r>
      <w:r w:rsidRPr="00885AE6">
        <w:rPr>
          <w:i/>
          <w:noProof/>
        </w:rPr>
        <w:t>The new knowledge management: Complexity, learning, and sustainable innovation</w:t>
      </w:r>
      <w:r w:rsidRPr="00885AE6">
        <w:rPr>
          <w:noProof/>
        </w:rPr>
        <w:t>, Routledge.</w:t>
      </w:r>
      <w:bookmarkEnd w:id="29"/>
    </w:p>
    <w:p w14:paraId="17E2F56E" w14:textId="77777777" w:rsidR="00885AE6" w:rsidRPr="00885AE6" w:rsidRDefault="00885AE6" w:rsidP="00885AE6">
      <w:pPr>
        <w:pStyle w:val="EndNoteBibliography"/>
        <w:ind w:left="720" w:hanging="720"/>
        <w:rPr>
          <w:noProof/>
        </w:rPr>
      </w:pPr>
      <w:bookmarkStart w:id="30" w:name="_ENREF_30"/>
      <w:r w:rsidRPr="00885AE6">
        <w:rPr>
          <w:noProof/>
        </w:rPr>
        <w:t xml:space="preserve">MCWILLIAMS, A. 2000. Corporate social responsibility. </w:t>
      </w:r>
      <w:r w:rsidRPr="00885AE6">
        <w:rPr>
          <w:i/>
          <w:noProof/>
        </w:rPr>
        <w:t>Wiley Encyclopedia of Management</w:t>
      </w:r>
      <w:r w:rsidRPr="00885AE6">
        <w:rPr>
          <w:noProof/>
        </w:rPr>
        <w:t>.</w:t>
      </w:r>
      <w:bookmarkEnd w:id="30"/>
    </w:p>
    <w:p w14:paraId="67E21FA8" w14:textId="77777777" w:rsidR="00885AE6" w:rsidRPr="00885AE6" w:rsidRDefault="00885AE6" w:rsidP="00885AE6">
      <w:pPr>
        <w:pStyle w:val="EndNoteBibliography"/>
        <w:ind w:left="720" w:hanging="720"/>
        <w:rPr>
          <w:noProof/>
        </w:rPr>
      </w:pPr>
      <w:bookmarkStart w:id="31" w:name="_ENREF_31"/>
      <w:r w:rsidRPr="00885AE6">
        <w:rPr>
          <w:noProof/>
        </w:rPr>
        <w:t xml:space="preserve">NUNES, K. R., MAHLER, C. F. &amp; VALLE, R. A. 2009. Reverse logistics in the Brazilian construction industry. </w:t>
      </w:r>
      <w:r w:rsidRPr="00885AE6">
        <w:rPr>
          <w:i/>
          <w:noProof/>
        </w:rPr>
        <w:t>J Environ Manage,</w:t>
      </w:r>
      <w:r w:rsidRPr="00885AE6">
        <w:rPr>
          <w:noProof/>
        </w:rPr>
        <w:t xml:space="preserve"> 90</w:t>
      </w:r>
      <w:r w:rsidRPr="00885AE6">
        <w:rPr>
          <w:b/>
          <w:noProof/>
        </w:rPr>
        <w:t>,</w:t>
      </w:r>
      <w:r w:rsidRPr="00885AE6">
        <w:rPr>
          <w:noProof/>
        </w:rPr>
        <w:t xml:space="preserve"> 3717-20.</w:t>
      </w:r>
      <w:bookmarkEnd w:id="31"/>
    </w:p>
    <w:p w14:paraId="433534CF" w14:textId="77777777" w:rsidR="00885AE6" w:rsidRPr="00885AE6" w:rsidRDefault="00885AE6" w:rsidP="00885AE6">
      <w:pPr>
        <w:pStyle w:val="EndNoteBibliography"/>
        <w:ind w:left="720" w:hanging="720"/>
        <w:rPr>
          <w:noProof/>
        </w:rPr>
      </w:pPr>
      <w:bookmarkStart w:id="32" w:name="_ENREF_32"/>
      <w:r w:rsidRPr="00885AE6">
        <w:rPr>
          <w:noProof/>
        </w:rPr>
        <w:t xml:space="preserve">PALMER, A., SAENZ, M. J., WOENSEL, T. &amp; BALLOT, E. 2012. Characteristics of collaborative business models. </w:t>
      </w:r>
      <w:r w:rsidRPr="00885AE6">
        <w:rPr>
          <w:i/>
          <w:noProof/>
        </w:rPr>
        <w:t>CO3 position paper</w:t>
      </w:r>
      <w:r w:rsidRPr="00885AE6">
        <w:rPr>
          <w:noProof/>
        </w:rPr>
        <w:t>.</w:t>
      </w:r>
      <w:bookmarkEnd w:id="32"/>
    </w:p>
    <w:p w14:paraId="13A243E0" w14:textId="77777777" w:rsidR="00885AE6" w:rsidRPr="00885AE6" w:rsidRDefault="00885AE6" w:rsidP="00885AE6">
      <w:pPr>
        <w:pStyle w:val="EndNoteBibliography"/>
        <w:ind w:left="720" w:hanging="720"/>
        <w:rPr>
          <w:noProof/>
        </w:rPr>
      </w:pPr>
      <w:bookmarkStart w:id="33" w:name="_ENREF_33"/>
      <w:r w:rsidRPr="00885AE6">
        <w:rPr>
          <w:noProof/>
        </w:rPr>
        <w:t xml:space="preserve">POMPONI, F., FRATOCCHI, L., ROSSI TAFURI, S. &amp; WAGNER, B. 2015. Trust development and horizontal collaboration in logistics: A theory based evolutionary framework. </w:t>
      </w:r>
      <w:r w:rsidRPr="00885AE6">
        <w:rPr>
          <w:i/>
          <w:noProof/>
        </w:rPr>
        <w:t>Supply Chain Management: An International Journal,</w:t>
      </w:r>
      <w:r w:rsidRPr="00885AE6">
        <w:rPr>
          <w:noProof/>
        </w:rPr>
        <w:t xml:space="preserve"> 20</w:t>
      </w:r>
      <w:r w:rsidRPr="00885AE6">
        <w:rPr>
          <w:b/>
          <w:noProof/>
        </w:rPr>
        <w:t>,</w:t>
      </w:r>
      <w:r w:rsidRPr="00885AE6">
        <w:rPr>
          <w:noProof/>
        </w:rPr>
        <w:t xml:space="preserve"> null.</w:t>
      </w:r>
      <w:bookmarkEnd w:id="33"/>
    </w:p>
    <w:p w14:paraId="1E96C239" w14:textId="77777777" w:rsidR="00885AE6" w:rsidRPr="00885AE6" w:rsidRDefault="00885AE6" w:rsidP="00885AE6">
      <w:pPr>
        <w:pStyle w:val="EndNoteBibliography"/>
        <w:ind w:left="720" w:hanging="720"/>
        <w:rPr>
          <w:noProof/>
        </w:rPr>
      </w:pPr>
      <w:bookmarkStart w:id="34" w:name="_ENREF_34"/>
      <w:r w:rsidRPr="00885AE6">
        <w:rPr>
          <w:noProof/>
        </w:rPr>
        <w:t xml:space="preserve">POMPONI, F. &amp; MONCASTER, A. 2017. Circular economy for the built environment: A research framework. </w:t>
      </w:r>
      <w:r w:rsidRPr="00885AE6">
        <w:rPr>
          <w:i/>
          <w:noProof/>
        </w:rPr>
        <w:t>Journal of Cleaner Production,</w:t>
      </w:r>
      <w:r w:rsidRPr="00885AE6">
        <w:rPr>
          <w:noProof/>
        </w:rPr>
        <w:t xml:space="preserve"> 143</w:t>
      </w:r>
      <w:r w:rsidRPr="00885AE6">
        <w:rPr>
          <w:b/>
          <w:noProof/>
        </w:rPr>
        <w:t>,</w:t>
      </w:r>
      <w:r w:rsidRPr="00885AE6">
        <w:rPr>
          <w:noProof/>
        </w:rPr>
        <w:t xml:space="preserve"> 710-718.</w:t>
      </w:r>
      <w:bookmarkEnd w:id="34"/>
    </w:p>
    <w:p w14:paraId="28193A70" w14:textId="77777777" w:rsidR="00885AE6" w:rsidRPr="00885AE6" w:rsidRDefault="00885AE6" w:rsidP="00885AE6">
      <w:pPr>
        <w:pStyle w:val="EndNoteBibliography"/>
        <w:ind w:left="720" w:hanging="720"/>
        <w:rPr>
          <w:noProof/>
        </w:rPr>
      </w:pPr>
      <w:bookmarkStart w:id="35" w:name="_ENREF_35"/>
      <w:r w:rsidRPr="00885AE6">
        <w:rPr>
          <w:noProof/>
        </w:rPr>
        <w:t xml:space="preserve">PRETTY, J. 2003. Social capital and the collective management of resources. </w:t>
      </w:r>
      <w:r w:rsidRPr="00885AE6">
        <w:rPr>
          <w:i/>
          <w:noProof/>
        </w:rPr>
        <w:t>Science,</w:t>
      </w:r>
      <w:r w:rsidRPr="00885AE6">
        <w:rPr>
          <w:noProof/>
        </w:rPr>
        <w:t xml:space="preserve"> 302</w:t>
      </w:r>
      <w:r w:rsidRPr="00885AE6">
        <w:rPr>
          <w:b/>
          <w:noProof/>
        </w:rPr>
        <w:t>,</w:t>
      </w:r>
      <w:r w:rsidRPr="00885AE6">
        <w:rPr>
          <w:noProof/>
        </w:rPr>
        <w:t xml:space="preserve"> 1912-1914.</w:t>
      </w:r>
      <w:bookmarkEnd w:id="35"/>
    </w:p>
    <w:p w14:paraId="3AEDC399" w14:textId="77777777" w:rsidR="00885AE6" w:rsidRPr="00885AE6" w:rsidRDefault="00885AE6" w:rsidP="00885AE6">
      <w:pPr>
        <w:pStyle w:val="EndNoteBibliography"/>
        <w:ind w:left="720" w:hanging="720"/>
        <w:rPr>
          <w:noProof/>
        </w:rPr>
      </w:pPr>
      <w:bookmarkStart w:id="36" w:name="_ENREF_36"/>
      <w:r w:rsidRPr="00885AE6">
        <w:rPr>
          <w:noProof/>
        </w:rPr>
        <w:t xml:space="preserve">ROSSI, S. 2012. Challenges for co-modality in a collaborative environment. </w:t>
      </w:r>
      <w:r w:rsidRPr="00885AE6">
        <w:rPr>
          <w:i/>
          <w:noProof/>
        </w:rPr>
        <w:t>SI: SN</w:t>
      </w:r>
      <w:r w:rsidRPr="00885AE6">
        <w:rPr>
          <w:noProof/>
        </w:rPr>
        <w:t>.</w:t>
      </w:r>
      <w:bookmarkEnd w:id="36"/>
    </w:p>
    <w:p w14:paraId="36822E0A" w14:textId="77777777" w:rsidR="00885AE6" w:rsidRPr="00885AE6" w:rsidRDefault="00885AE6" w:rsidP="00885AE6">
      <w:pPr>
        <w:pStyle w:val="EndNoteBibliography"/>
        <w:ind w:left="720" w:hanging="720"/>
        <w:rPr>
          <w:noProof/>
        </w:rPr>
      </w:pPr>
      <w:bookmarkStart w:id="37" w:name="_ENREF_37"/>
      <w:r w:rsidRPr="00885AE6">
        <w:rPr>
          <w:noProof/>
        </w:rPr>
        <w:t xml:space="preserve">WANG, K., VANASSCHE, S., RIBEIRO, A., PETERS, M. &amp; OSEYRAN, J. 2017. Business models for building material circularity: learnings from frontrunner cases. </w:t>
      </w:r>
      <w:r w:rsidRPr="00885AE6">
        <w:rPr>
          <w:i/>
          <w:noProof/>
        </w:rPr>
        <w:t>International HISER Conference on Advances in Recycling and Management of Construction and Demolition Waste.</w:t>
      </w:r>
      <w:r w:rsidRPr="00885AE6">
        <w:rPr>
          <w:noProof/>
        </w:rPr>
        <w:t xml:space="preserve"> Delft University of Technology.</w:t>
      </w:r>
      <w:bookmarkEnd w:id="37"/>
    </w:p>
    <w:p w14:paraId="76E306B4" w14:textId="77777777" w:rsidR="00885AE6" w:rsidRPr="00885AE6" w:rsidRDefault="00885AE6" w:rsidP="00885AE6">
      <w:pPr>
        <w:pStyle w:val="EndNoteBibliography"/>
        <w:ind w:left="720" w:hanging="720"/>
        <w:rPr>
          <w:noProof/>
        </w:rPr>
      </w:pPr>
      <w:bookmarkStart w:id="38" w:name="_ENREF_38"/>
      <w:r w:rsidRPr="00885AE6">
        <w:rPr>
          <w:noProof/>
        </w:rPr>
        <w:t xml:space="preserve">WEBSTER, K. 2013. What Might We Say about a Circular Economy? Some Temptations to Avoid if Possible. </w:t>
      </w:r>
      <w:r w:rsidRPr="00885AE6">
        <w:rPr>
          <w:i/>
          <w:noProof/>
        </w:rPr>
        <w:t>World Futures,</w:t>
      </w:r>
      <w:r w:rsidRPr="00885AE6">
        <w:rPr>
          <w:noProof/>
        </w:rPr>
        <w:t xml:space="preserve"> 69</w:t>
      </w:r>
      <w:r w:rsidRPr="00885AE6">
        <w:rPr>
          <w:b/>
          <w:noProof/>
        </w:rPr>
        <w:t>,</w:t>
      </w:r>
      <w:r w:rsidRPr="00885AE6">
        <w:rPr>
          <w:noProof/>
        </w:rPr>
        <w:t xml:space="preserve"> 542-554.</w:t>
      </w:r>
      <w:bookmarkEnd w:id="38"/>
    </w:p>
    <w:p w14:paraId="2E469842" w14:textId="0989A136" w:rsidR="00885AE6" w:rsidRPr="00885AE6" w:rsidRDefault="00885AE6" w:rsidP="00885AE6">
      <w:pPr>
        <w:pStyle w:val="EndNoteBibliography"/>
        <w:ind w:left="720" w:hanging="720"/>
        <w:rPr>
          <w:noProof/>
        </w:rPr>
      </w:pPr>
      <w:bookmarkStart w:id="39" w:name="_ENREF_39"/>
      <w:r w:rsidRPr="00885AE6">
        <w:rPr>
          <w:noProof/>
        </w:rPr>
        <w:t xml:space="preserve">WEF 2016. Shaping the Future of Construction - A Breakthrough in Mindset and Technology. World Economic Forum - prepared in collaboration with The Boston Consulting Group. Available at: </w:t>
      </w:r>
      <w:hyperlink r:id="rId10" w:history="1">
        <w:r w:rsidRPr="00885AE6">
          <w:rPr>
            <w:rStyle w:val="Hyperlink"/>
            <w:noProof/>
          </w:rPr>
          <w:t>http://www3.weforum.org/docs/WEF_Shaping_the_Future_of_Construction_full_report__.pdf</w:t>
        </w:r>
      </w:hyperlink>
      <w:r w:rsidRPr="00885AE6">
        <w:rPr>
          <w:noProof/>
        </w:rPr>
        <w:t xml:space="preserve"> [last accessed 24/10/2016]: World Economic Forum.</w:t>
      </w:r>
      <w:bookmarkEnd w:id="39"/>
    </w:p>
    <w:p w14:paraId="7EF3C73A" w14:textId="77777777" w:rsidR="00885AE6" w:rsidRPr="00885AE6" w:rsidRDefault="00885AE6" w:rsidP="00885AE6">
      <w:pPr>
        <w:pStyle w:val="EndNoteBibliography"/>
        <w:ind w:left="720" w:hanging="720"/>
        <w:rPr>
          <w:noProof/>
        </w:rPr>
      </w:pPr>
      <w:bookmarkStart w:id="40" w:name="_ENREF_40"/>
      <w:r w:rsidRPr="00885AE6">
        <w:rPr>
          <w:noProof/>
        </w:rPr>
        <w:lastRenderedPageBreak/>
        <w:t xml:space="preserve">ZAIRI, M. 1998. </w:t>
      </w:r>
      <w:r w:rsidRPr="00885AE6">
        <w:rPr>
          <w:i/>
          <w:noProof/>
        </w:rPr>
        <w:t>Benchmarking for best practice: continuous learning through sustainable innovation</w:t>
      </w:r>
      <w:r w:rsidRPr="00885AE6">
        <w:rPr>
          <w:noProof/>
        </w:rPr>
        <w:t>, Routledge.</w:t>
      </w:r>
      <w:bookmarkEnd w:id="40"/>
    </w:p>
    <w:p w14:paraId="66A8C20C" w14:textId="2C421A32" w:rsidR="000F3DBA" w:rsidRPr="00E9732D" w:rsidRDefault="0062714F" w:rsidP="00272CDA">
      <w:r>
        <w:fldChar w:fldCharType="end"/>
      </w:r>
    </w:p>
    <w:sectPr w:rsidR="000F3DBA" w:rsidRPr="00E9732D" w:rsidSect="00947B8D">
      <w:headerReference w:type="default" r:id="rId11"/>
      <w:footerReference w:type="even" r:id="rId12"/>
      <w:footerReference w:type="default" r:id="rId13"/>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41B96E" w14:textId="77777777" w:rsidR="00A30FE7" w:rsidRDefault="00A30FE7" w:rsidP="00631B0B">
      <w:r>
        <w:separator/>
      </w:r>
    </w:p>
  </w:endnote>
  <w:endnote w:type="continuationSeparator" w:id="0">
    <w:p w14:paraId="64C68CFE" w14:textId="77777777" w:rsidR="00A30FE7" w:rsidRDefault="00A30FE7" w:rsidP="00631B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MS Mincho"/>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604020202020204"/>
    <w:charset w:val="00"/>
    <w:family w:val="swiss"/>
    <w:pitch w:val="variable"/>
    <w:sig w:usb0="E10022FF" w:usb1="C000E47F" w:usb2="00000029" w:usb3="00000000" w:csb0="000001D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57B032" w14:textId="77777777" w:rsidR="00605F45" w:rsidRDefault="00605F45" w:rsidP="001A579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0F3859" w14:textId="77777777" w:rsidR="00605F45" w:rsidRDefault="00605F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F5F82" w14:textId="45193AC0" w:rsidR="00605F45" w:rsidRDefault="00605F45" w:rsidP="001A579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44D7E">
      <w:rPr>
        <w:rStyle w:val="PageNumber"/>
        <w:noProof/>
      </w:rPr>
      <w:t>1</w:t>
    </w:r>
    <w:r>
      <w:rPr>
        <w:rStyle w:val="PageNumber"/>
      </w:rPr>
      <w:fldChar w:fldCharType="end"/>
    </w:r>
  </w:p>
  <w:p w14:paraId="403FF13E" w14:textId="77777777" w:rsidR="00605F45" w:rsidRDefault="00605F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C4A65A" w14:textId="77777777" w:rsidR="00A30FE7" w:rsidRDefault="00A30FE7" w:rsidP="00631B0B">
      <w:r>
        <w:separator/>
      </w:r>
    </w:p>
  </w:footnote>
  <w:footnote w:type="continuationSeparator" w:id="0">
    <w:p w14:paraId="04994265" w14:textId="77777777" w:rsidR="00A30FE7" w:rsidRDefault="00A30FE7" w:rsidP="00631B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CFA48" w14:textId="17B5B11A" w:rsidR="00605F45" w:rsidRDefault="00B56D98" w:rsidP="004E63D7">
    <w:pPr>
      <w:pStyle w:val="Header"/>
      <w:jc w:val="center"/>
    </w:pPr>
    <w:r>
      <w:t xml:space="preserve">Briefing Paper for the </w:t>
    </w:r>
    <w:r w:rsidR="00605F45">
      <w:t>Special Issue of Engineering Sustainability – The Circular Econom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F0F49"/>
    <w:multiLevelType w:val="hybridMultilevel"/>
    <w:tmpl w:val="34AE4B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94AB3"/>
    <w:multiLevelType w:val="hybridMultilevel"/>
    <w:tmpl w:val="EB221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8073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E04C53"/>
    <w:multiLevelType w:val="multilevel"/>
    <w:tmpl w:val="C1BE0C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83E0DF5"/>
    <w:multiLevelType w:val="hybridMultilevel"/>
    <w:tmpl w:val="55D8BB16"/>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9B628E"/>
    <w:multiLevelType w:val="hybridMultilevel"/>
    <w:tmpl w:val="F88218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243B91"/>
    <w:multiLevelType w:val="hybridMultilevel"/>
    <w:tmpl w:val="C0B43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B77298"/>
    <w:multiLevelType w:val="hybridMultilevel"/>
    <w:tmpl w:val="F88218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A57241"/>
    <w:multiLevelType w:val="hybridMultilevel"/>
    <w:tmpl w:val="DD1E51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C10196"/>
    <w:multiLevelType w:val="multilevel"/>
    <w:tmpl w:val="C1BE0C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A36001D"/>
    <w:multiLevelType w:val="hybridMultilevel"/>
    <w:tmpl w:val="30C09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BD70C6B"/>
    <w:multiLevelType w:val="multilevel"/>
    <w:tmpl w:val="F882182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15F4C91"/>
    <w:multiLevelType w:val="hybridMultilevel"/>
    <w:tmpl w:val="72F458A4"/>
    <w:lvl w:ilvl="0" w:tplc="7732145C">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405A0C"/>
    <w:multiLevelType w:val="hybridMultilevel"/>
    <w:tmpl w:val="8B8AA9E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4" w15:restartNumberingAfterBreak="0">
    <w:nsid w:val="6AD1103D"/>
    <w:multiLevelType w:val="hybridMultilevel"/>
    <w:tmpl w:val="F88218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FC948C7"/>
    <w:multiLevelType w:val="hybridMultilevel"/>
    <w:tmpl w:val="A27E6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23232E7"/>
    <w:multiLevelType w:val="hybridMultilevel"/>
    <w:tmpl w:val="165C4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4F778C2"/>
    <w:multiLevelType w:val="multilevel"/>
    <w:tmpl w:val="F882182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DB71D1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5"/>
  </w:num>
  <w:num w:numId="4">
    <w:abstractNumId w:val="7"/>
  </w:num>
  <w:num w:numId="5">
    <w:abstractNumId w:val="11"/>
  </w:num>
  <w:num w:numId="6">
    <w:abstractNumId w:val="17"/>
  </w:num>
  <w:num w:numId="7">
    <w:abstractNumId w:val="2"/>
  </w:num>
  <w:num w:numId="8">
    <w:abstractNumId w:val="18"/>
  </w:num>
  <w:num w:numId="9">
    <w:abstractNumId w:val="1"/>
  </w:num>
  <w:num w:numId="10">
    <w:abstractNumId w:val="10"/>
  </w:num>
  <w:num w:numId="11">
    <w:abstractNumId w:val="15"/>
  </w:num>
  <w:num w:numId="12">
    <w:abstractNumId w:val="16"/>
  </w:num>
  <w:num w:numId="13">
    <w:abstractNumId w:val="4"/>
  </w:num>
  <w:num w:numId="14">
    <w:abstractNumId w:val="8"/>
  </w:num>
  <w:num w:numId="15">
    <w:abstractNumId w:val="13"/>
  </w:num>
  <w:num w:numId="16">
    <w:abstractNumId w:val="6"/>
  </w:num>
  <w:num w:numId="17">
    <w:abstractNumId w:val="9"/>
  </w:num>
  <w:num w:numId="18">
    <w:abstractNumId w:val="3"/>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31B0B"/>
    <w:rsid w:val="000003FB"/>
    <w:rsid w:val="00006E02"/>
    <w:rsid w:val="00007239"/>
    <w:rsid w:val="000102B6"/>
    <w:rsid w:val="00011688"/>
    <w:rsid w:val="00011EB8"/>
    <w:rsid w:val="000167F0"/>
    <w:rsid w:val="0002432D"/>
    <w:rsid w:val="00034C32"/>
    <w:rsid w:val="00036E37"/>
    <w:rsid w:val="00044D7E"/>
    <w:rsid w:val="000476FC"/>
    <w:rsid w:val="00055091"/>
    <w:rsid w:val="0006435D"/>
    <w:rsid w:val="000728CA"/>
    <w:rsid w:val="00073772"/>
    <w:rsid w:val="000829CB"/>
    <w:rsid w:val="000831C8"/>
    <w:rsid w:val="00083CF0"/>
    <w:rsid w:val="00093FEE"/>
    <w:rsid w:val="00096415"/>
    <w:rsid w:val="000A00A4"/>
    <w:rsid w:val="000A5AA0"/>
    <w:rsid w:val="000A689F"/>
    <w:rsid w:val="000A7C1A"/>
    <w:rsid w:val="000B5134"/>
    <w:rsid w:val="000C0B31"/>
    <w:rsid w:val="000D5D7B"/>
    <w:rsid w:val="000D5E1C"/>
    <w:rsid w:val="000D6804"/>
    <w:rsid w:val="000D697D"/>
    <w:rsid w:val="000E462C"/>
    <w:rsid w:val="000E4B93"/>
    <w:rsid w:val="000E5A8C"/>
    <w:rsid w:val="000E705D"/>
    <w:rsid w:val="000F3DBA"/>
    <w:rsid w:val="000F6127"/>
    <w:rsid w:val="0010100D"/>
    <w:rsid w:val="00103AA5"/>
    <w:rsid w:val="001139F4"/>
    <w:rsid w:val="001157E6"/>
    <w:rsid w:val="001243BF"/>
    <w:rsid w:val="0012530F"/>
    <w:rsid w:val="00126AA1"/>
    <w:rsid w:val="0012781A"/>
    <w:rsid w:val="001402AD"/>
    <w:rsid w:val="00145B27"/>
    <w:rsid w:val="00153B13"/>
    <w:rsid w:val="00155B91"/>
    <w:rsid w:val="001563E4"/>
    <w:rsid w:val="00160602"/>
    <w:rsid w:val="00161B9E"/>
    <w:rsid w:val="00172272"/>
    <w:rsid w:val="00174E78"/>
    <w:rsid w:val="00185D9B"/>
    <w:rsid w:val="00197102"/>
    <w:rsid w:val="001A09A2"/>
    <w:rsid w:val="001A1B1E"/>
    <w:rsid w:val="001A579D"/>
    <w:rsid w:val="001B395B"/>
    <w:rsid w:val="001B4F1D"/>
    <w:rsid w:val="001C2776"/>
    <w:rsid w:val="001F1CD4"/>
    <w:rsid w:val="001F7CFE"/>
    <w:rsid w:val="00201DEE"/>
    <w:rsid w:val="0020624E"/>
    <w:rsid w:val="00211832"/>
    <w:rsid w:val="0021462D"/>
    <w:rsid w:val="00226140"/>
    <w:rsid w:val="00227FB0"/>
    <w:rsid w:val="00245BC2"/>
    <w:rsid w:val="00250B7E"/>
    <w:rsid w:val="0026152B"/>
    <w:rsid w:val="00267C51"/>
    <w:rsid w:val="00271D85"/>
    <w:rsid w:val="00272CDA"/>
    <w:rsid w:val="00287FAA"/>
    <w:rsid w:val="00292088"/>
    <w:rsid w:val="00294574"/>
    <w:rsid w:val="002968A3"/>
    <w:rsid w:val="002A65E3"/>
    <w:rsid w:val="002B3CB4"/>
    <w:rsid w:val="002C2005"/>
    <w:rsid w:val="002F25A4"/>
    <w:rsid w:val="002F5981"/>
    <w:rsid w:val="002F6878"/>
    <w:rsid w:val="0031164E"/>
    <w:rsid w:val="00320F84"/>
    <w:rsid w:val="00324D11"/>
    <w:rsid w:val="003251DF"/>
    <w:rsid w:val="00326B85"/>
    <w:rsid w:val="0033139C"/>
    <w:rsid w:val="00333AFF"/>
    <w:rsid w:val="00334CA3"/>
    <w:rsid w:val="00336854"/>
    <w:rsid w:val="00340DE1"/>
    <w:rsid w:val="00350744"/>
    <w:rsid w:val="003569E5"/>
    <w:rsid w:val="003657F8"/>
    <w:rsid w:val="00370C16"/>
    <w:rsid w:val="00372BB6"/>
    <w:rsid w:val="0037687B"/>
    <w:rsid w:val="0038021E"/>
    <w:rsid w:val="00383368"/>
    <w:rsid w:val="00386B8E"/>
    <w:rsid w:val="00387FCC"/>
    <w:rsid w:val="003A243C"/>
    <w:rsid w:val="003A2DF1"/>
    <w:rsid w:val="003A30EE"/>
    <w:rsid w:val="003B1CC6"/>
    <w:rsid w:val="003B27F9"/>
    <w:rsid w:val="003C02C2"/>
    <w:rsid w:val="003C33C6"/>
    <w:rsid w:val="003C7069"/>
    <w:rsid w:val="003D02C9"/>
    <w:rsid w:val="003D26E9"/>
    <w:rsid w:val="003D2818"/>
    <w:rsid w:val="003D421B"/>
    <w:rsid w:val="003D7168"/>
    <w:rsid w:val="003E11CF"/>
    <w:rsid w:val="003E14CA"/>
    <w:rsid w:val="003E3BAC"/>
    <w:rsid w:val="003E5FD5"/>
    <w:rsid w:val="003F1648"/>
    <w:rsid w:val="003F2299"/>
    <w:rsid w:val="00404730"/>
    <w:rsid w:val="00404FF9"/>
    <w:rsid w:val="00407794"/>
    <w:rsid w:val="004164FD"/>
    <w:rsid w:val="00417833"/>
    <w:rsid w:val="00424BE1"/>
    <w:rsid w:val="004276A0"/>
    <w:rsid w:val="00431F32"/>
    <w:rsid w:val="00434FB3"/>
    <w:rsid w:val="00436F2D"/>
    <w:rsid w:val="0044685D"/>
    <w:rsid w:val="00461D35"/>
    <w:rsid w:val="00471041"/>
    <w:rsid w:val="004775DC"/>
    <w:rsid w:val="00482944"/>
    <w:rsid w:val="00484F38"/>
    <w:rsid w:val="00486C79"/>
    <w:rsid w:val="004A00D4"/>
    <w:rsid w:val="004A100E"/>
    <w:rsid w:val="004A30AA"/>
    <w:rsid w:val="004A505A"/>
    <w:rsid w:val="004A57F8"/>
    <w:rsid w:val="004B03EA"/>
    <w:rsid w:val="004B24E5"/>
    <w:rsid w:val="004B7A44"/>
    <w:rsid w:val="004C1DC7"/>
    <w:rsid w:val="004D0BD7"/>
    <w:rsid w:val="004D16CB"/>
    <w:rsid w:val="004D2C8D"/>
    <w:rsid w:val="004D5145"/>
    <w:rsid w:val="004E10FB"/>
    <w:rsid w:val="004E5D6D"/>
    <w:rsid w:val="004E63D7"/>
    <w:rsid w:val="004E6698"/>
    <w:rsid w:val="004F34B1"/>
    <w:rsid w:val="004F3989"/>
    <w:rsid w:val="004F3E13"/>
    <w:rsid w:val="00504EEB"/>
    <w:rsid w:val="00507703"/>
    <w:rsid w:val="00507C7D"/>
    <w:rsid w:val="00511277"/>
    <w:rsid w:val="00512843"/>
    <w:rsid w:val="00521D0A"/>
    <w:rsid w:val="00523A09"/>
    <w:rsid w:val="00526D8A"/>
    <w:rsid w:val="00530F82"/>
    <w:rsid w:val="005312BB"/>
    <w:rsid w:val="0053239E"/>
    <w:rsid w:val="0053781A"/>
    <w:rsid w:val="00537A84"/>
    <w:rsid w:val="00543AE3"/>
    <w:rsid w:val="00560138"/>
    <w:rsid w:val="00560DEA"/>
    <w:rsid w:val="00564787"/>
    <w:rsid w:val="00566A5A"/>
    <w:rsid w:val="00571FBE"/>
    <w:rsid w:val="005801D4"/>
    <w:rsid w:val="005815BD"/>
    <w:rsid w:val="00586A7F"/>
    <w:rsid w:val="005918DA"/>
    <w:rsid w:val="00596D80"/>
    <w:rsid w:val="00597DA7"/>
    <w:rsid w:val="005B4961"/>
    <w:rsid w:val="005B4FF4"/>
    <w:rsid w:val="005C1B4F"/>
    <w:rsid w:val="005C3417"/>
    <w:rsid w:val="005C5A88"/>
    <w:rsid w:val="005D2F29"/>
    <w:rsid w:val="005D7004"/>
    <w:rsid w:val="005E09C6"/>
    <w:rsid w:val="005E4E98"/>
    <w:rsid w:val="005E608B"/>
    <w:rsid w:val="005F0CDA"/>
    <w:rsid w:val="005F2747"/>
    <w:rsid w:val="0060553E"/>
    <w:rsid w:val="00605F45"/>
    <w:rsid w:val="00606BD0"/>
    <w:rsid w:val="00614820"/>
    <w:rsid w:val="006233F2"/>
    <w:rsid w:val="0062714F"/>
    <w:rsid w:val="00631748"/>
    <w:rsid w:val="00631B0B"/>
    <w:rsid w:val="00636106"/>
    <w:rsid w:val="006416BB"/>
    <w:rsid w:val="00650884"/>
    <w:rsid w:val="00655E1B"/>
    <w:rsid w:val="00656D88"/>
    <w:rsid w:val="00667F53"/>
    <w:rsid w:val="0067053A"/>
    <w:rsid w:val="00672849"/>
    <w:rsid w:val="00686171"/>
    <w:rsid w:val="006861AC"/>
    <w:rsid w:val="006921FF"/>
    <w:rsid w:val="00693559"/>
    <w:rsid w:val="006961E9"/>
    <w:rsid w:val="006A6421"/>
    <w:rsid w:val="006C3100"/>
    <w:rsid w:val="006C37C5"/>
    <w:rsid w:val="006D0617"/>
    <w:rsid w:val="006E232D"/>
    <w:rsid w:val="006E4E18"/>
    <w:rsid w:val="006F529F"/>
    <w:rsid w:val="007013E9"/>
    <w:rsid w:val="00707548"/>
    <w:rsid w:val="00715C8F"/>
    <w:rsid w:val="00715DCD"/>
    <w:rsid w:val="007162A5"/>
    <w:rsid w:val="007162D9"/>
    <w:rsid w:val="007205ED"/>
    <w:rsid w:val="00720DE2"/>
    <w:rsid w:val="00722017"/>
    <w:rsid w:val="007444F4"/>
    <w:rsid w:val="0074553A"/>
    <w:rsid w:val="007467B4"/>
    <w:rsid w:val="00755529"/>
    <w:rsid w:val="00760FB5"/>
    <w:rsid w:val="00763536"/>
    <w:rsid w:val="00771088"/>
    <w:rsid w:val="00772383"/>
    <w:rsid w:val="0077397C"/>
    <w:rsid w:val="007843D1"/>
    <w:rsid w:val="00791A75"/>
    <w:rsid w:val="00792974"/>
    <w:rsid w:val="00792C96"/>
    <w:rsid w:val="007961A6"/>
    <w:rsid w:val="007A1556"/>
    <w:rsid w:val="007A36E3"/>
    <w:rsid w:val="007A467C"/>
    <w:rsid w:val="007A51C9"/>
    <w:rsid w:val="007A7836"/>
    <w:rsid w:val="007B2B7E"/>
    <w:rsid w:val="007C0160"/>
    <w:rsid w:val="007C3861"/>
    <w:rsid w:val="007D3AE2"/>
    <w:rsid w:val="007D4629"/>
    <w:rsid w:val="007D7CED"/>
    <w:rsid w:val="007E3559"/>
    <w:rsid w:val="007E770E"/>
    <w:rsid w:val="007F5BC6"/>
    <w:rsid w:val="007F78CF"/>
    <w:rsid w:val="008261B2"/>
    <w:rsid w:val="008427EA"/>
    <w:rsid w:val="00842EC8"/>
    <w:rsid w:val="0084341F"/>
    <w:rsid w:val="00844F3A"/>
    <w:rsid w:val="00845B04"/>
    <w:rsid w:val="00846A51"/>
    <w:rsid w:val="00846DCD"/>
    <w:rsid w:val="00850038"/>
    <w:rsid w:val="00850F8A"/>
    <w:rsid w:val="00852D0D"/>
    <w:rsid w:val="0086636B"/>
    <w:rsid w:val="00866B1A"/>
    <w:rsid w:val="00867EA5"/>
    <w:rsid w:val="00881092"/>
    <w:rsid w:val="00881746"/>
    <w:rsid w:val="008827F3"/>
    <w:rsid w:val="008829CD"/>
    <w:rsid w:val="008843F5"/>
    <w:rsid w:val="00885AE6"/>
    <w:rsid w:val="00890A2A"/>
    <w:rsid w:val="00895389"/>
    <w:rsid w:val="008A4B07"/>
    <w:rsid w:val="008B23BE"/>
    <w:rsid w:val="008B60E3"/>
    <w:rsid w:val="008C0D3F"/>
    <w:rsid w:val="008C2B34"/>
    <w:rsid w:val="008C3B3C"/>
    <w:rsid w:val="008C4BE8"/>
    <w:rsid w:val="008C6991"/>
    <w:rsid w:val="008E097F"/>
    <w:rsid w:val="008E1078"/>
    <w:rsid w:val="008E65C9"/>
    <w:rsid w:val="008E7F61"/>
    <w:rsid w:val="008F69AD"/>
    <w:rsid w:val="009026E1"/>
    <w:rsid w:val="00903514"/>
    <w:rsid w:val="00904DF1"/>
    <w:rsid w:val="009070C4"/>
    <w:rsid w:val="00912DE0"/>
    <w:rsid w:val="00926858"/>
    <w:rsid w:val="00932629"/>
    <w:rsid w:val="00934702"/>
    <w:rsid w:val="00941877"/>
    <w:rsid w:val="00941D28"/>
    <w:rsid w:val="00945AD9"/>
    <w:rsid w:val="00947B8D"/>
    <w:rsid w:val="009604F1"/>
    <w:rsid w:val="00960A4D"/>
    <w:rsid w:val="009617BF"/>
    <w:rsid w:val="00961D61"/>
    <w:rsid w:val="00962E4E"/>
    <w:rsid w:val="00963E98"/>
    <w:rsid w:val="00965431"/>
    <w:rsid w:val="0097097D"/>
    <w:rsid w:val="00971380"/>
    <w:rsid w:val="009B2D46"/>
    <w:rsid w:val="009B5C4B"/>
    <w:rsid w:val="009B703E"/>
    <w:rsid w:val="009C2BE0"/>
    <w:rsid w:val="009C72C0"/>
    <w:rsid w:val="009D4D94"/>
    <w:rsid w:val="009D7CB0"/>
    <w:rsid w:val="009E5522"/>
    <w:rsid w:val="009E66A2"/>
    <w:rsid w:val="009F1E3F"/>
    <w:rsid w:val="009F4A70"/>
    <w:rsid w:val="009F5AD4"/>
    <w:rsid w:val="00A00ADD"/>
    <w:rsid w:val="00A07511"/>
    <w:rsid w:val="00A11C6E"/>
    <w:rsid w:val="00A15768"/>
    <w:rsid w:val="00A30D46"/>
    <w:rsid w:val="00A30FE7"/>
    <w:rsid w:val="00A40D78"/>
    <w:rsid w:val="00A43826"/>
    <w:rsid w:val="00A448FC"/>
    <w:rsid w:val="00A46E6B"/>
    <w:rsid w:val="00A77A39"/>
    <w:rsid w:val="00A84CE0"/>
    <w:rsid w:val="00A86AE3"/>
    <w:rsid w:val="00A9409B"/>
    <w:rsid w:val="00A941B6"/>
    <w:rsid w:val="00A95B6C"/>
    <w:rsid w:val="00AA65C2"/>
    <w:rsid w:val="00AB0393"/>
    <w:rsid w:val="00AC36CD"/>
    <w:rsid w:val="00AD2585"/>
    <w:rsid w:val="00AD2F94"/>
    <w:rsid w:val="00AD305A"/>
    <w:rsid w:val="00AD41A1"/>
    <w:rsid w:val="00AD70A1"/>
    <w:rsid w:val="00AE06B4"/>
    <w:rsid w:val="00AE0F79"/>
    <w:rsid w:val="00AE1B24"/>
    <w:rsid w:val="00AE1D64"/>
    <w:rsid w:val="00AE2FDF"/>
    <w:rsid w:val="00AE4667"/>
    <w:rsid w:val="00AF369D"/>
    <w:rsid w:val="00AF4917"/>
    <w:rsid w:val="00AF4ABF"/>
    <w:rsid w:val="00B13825"/>
    <w:rsid w:val="00B1658D"/>
    <w:rsid w:val="00B23848"/>
    <w:rsid w:val="00B404FC"/>
    <w:rsid w:val="00B45476"/>
    <w:rsid w:val="00B527A9"/>
    <w:rsid w:val="00B53517"/>
    <w:rsid w:val="00B560E4"/>
    <w:rsid w:val="00B56668"/>
    <w:rsid w:val="00B56D98"/>
    <w:rsid w:val="00B715B5"/>
    <w:rsid w:val="00B7517C"/>
    <w:rsid w:val="00B8041D"/>
    <w:rsid w:val="00B81296"/>
    <w:rsid w:val="00BB0D87"/>
    <w:rsid w:val="00BB19CE"/>
    <w:rsid w:val="00BB38B6"/>
    <w:rsid w:val="00BB5080"/>
    <w:rsid w:val="00BB60E8"/>
    <w:rsid w:val="00BD2EBC"/>
    <w:rsid w:val="00BD3942"/>
    <w:rsid w:val="00BD4456"/>
    <w:rsid w:val="00BD616B"/>
    <w:rsid w:val="00BE19E4"/>
    <w:rsid w:val="00BF48C7"/>
    <w:rsid w:val="00C000F6"/>
    <w:rsid w:val="00C016E0"/>
    <w:rsid w:val="00C01785"/>
    <w:rsid w:val="00C03BB7"/>
    <w:rsid w:val="00C10D5F"/>
    <w:rsid w:val="00C12F48"/>
    <w:rsid w:val="00C16BF0"/>
    <w:rsid w:val="00C16C55"/>
    <w:rsid w:val="00C17A22"/>
    <w:rsid w:val="00C2497D"/>
    <w:rsid w:val="00C2634F"/>
    <w:rsid w:val="00C37CE8"/>
    <w:rsid w:val="00C40843"/>
    <w:rsid w:val="00C455F4"/>
    <w:rsid w:val="00C50580"/>
    <w:rsid w:val="00C508B9"/>
    <w:rsid w:val="00C6489C"/>
    <w:rsid w:val="00C9315E"/>
    <w:rsid w:val="00CB3CE6"/>
    <w:rsid w:val="00CB3DF7"/>
    <w:rsid w:val="00CC3239"/>
    <w:rsid w:val="00CE456B"/>
    <w:rsid w:val="00CF5AE3"/>
    <w:rsid w:val="00D045F3"/>
    <w:rsid w:val="00D04B88"/>
    <w:rsid w:val="00D053EC"/>
    <w:rsid w:val="00D070A9"/>
    <w:rsid w:val="00D1299D"/>
    <w:rsid w:val="00D15D18"/>
    <w:rsid w:val="00D1775C"/>
    <w:rsid w:val="00D23ECC"/>
    <w:rsid w:val="00D23F84"/>
    <w:rsid w:val="00D2632B"/>
    <w:rsid w:val="00D3711D"/>
    <w:rsid w:val="00D4187E"/>
    <w:rsid w:val="00D44B30"/>
    <w:rsid w:val="00D44DE7"/>
    <w:rsid w:val="00D502B2"/>
    <w:rsid w:val="00D52B61"/>
    <w:rsid w:val="00D55C5E"/>
    <w:rsid w:val="00D57894"/>
    <w:rsid w:val="00D62A0B"/>
    <w:rsid w:val="00D707C9"/>
    <w:rsid w:val="00D721DE"/>
    <w:rsid w:val="00D80397"/>
    <w:rsid w:val="00D84378"/>
    <w:rsid w:val="00D865D8"/>
    <w:rsid w:val="00D8671E"/>
    <w:rsid w:val="00D9545F"/>
    <w:rsid w:val="00D973C7"/>
    <w:rsid w:val="00DA2C03"/>
    <w:rsid w:val="00DB14B7"/>
    <w:rsid w:val="00DE093A"/>
    <w:rsid w:val="00DE7922"/>
    <w:rsid w:val="00DF3233"/>
    <w:rsid w:val="00DF5FD5"/>
    <w:rsid w:val="00DF71CC"/>
    <w:rsid w:val="00DF773E"/>
    <w:rsid w:val="00E00F0E"/>
    <w:rsid w:val="00E0759A"/>
    <w:rsid w:val="00E11C31"/>
    <w:rsid w:val="00E21261"/>
    <w:rsid w:val="00E32970"/>
    <w:rsid w:val="00E408A1"/>
    <w:rsid w:val="00E52414"/>
    <w:rsid w:val="00E54376"/>
    <w:rsid w:val="00E73213"/>
    <w:rsid w:val="00E764E4"/>
    <w:rsid w:val="00E805B6"/>
    <w:rsid w:val="00E85AAE"/>
    <w:rsid w:val="00E869E3"/>
    <w:rsid w:val="00E90EC9"/>
    <w:rsid w:val="00E9372E"/>
    <w:rsid w:val="00E946BB"/>
    <w:rsid w:val="00E9732D"/>
    <w:rsid w:val="00EA581E"/>
    <w:rsid w:val="00EA6C3C"/>
    <w:rsid w:val="00EB5255"/>
    <w:rsid w:val="00EB6264"/>
    <w:rsid w:val="00EC00AB"/>
    <w:rsid w:val="00ED034C"/>
    <w:rsid w:val="00ED4004"/>
    <w:rsid w:val="00ED6E00"/>
    <w:rsid w:val="00ED737A"/>
    <w:rsid w:val="00EE64CF"/>
    <w:rsid w:val="00EF2EA5"/>
    <w:rsid w:val="00EF7F7E"/>
    <w:rsid w:val="00F137BF"/>
    <w:rsid w:val="00F21B33"/>
    <w:rsid w:val="00F25815"/>
    <w:rsid w:val="00F259C5"/>
    <w:rsid w:val="00F33FC7"/>
    <w:rsid w:val="00F37176"/>
    <w:rsid w:val="00F47377"/>
    <w:rsid w:val="00F562F0"/>
    <w:rsid w:val="00F60CA9"/>
    <w:rsid w:val="00F67045"/>
    <w:rsid w:val="00F70465"/>
    <w:rsid w:val="00F76912"/>
    <w:rsid w:val="00F77C78"/>
    <w:rsid w:val="00F95FB4"/>
    <w:rsid w:val="00FA0DE0"/>
    <w:rsid w:val="00FA2504"/>
    <w:rsid w:val="00FA2CC9"/>
    <w:rsid w:val="00FA44E5"/>
    <w:rsid w:val="00FA7E49"/>
    <w:rsid w:val="00FB0014"/>
    <w:rsid w:val="00FB13CB"/>
    <w:rsid w:val="00FB2D74"/>
    <w:rsid w:val="00FE00E4"/>
    <w:rsid w:val="00FE3E87"/>
    <w:rsid w:val="00FF7586"/>
    <w:rsid w:val="00FF7C2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2FB33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1832"/>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31B0B"/>
    <w:pPr>
      <w:tabs>
        <w:tab w:val="center" w:pos="4513"/>
        <w:tab w:val="right" w:pos="9026"/>
      </w:tabs>
    </w:pPr>
  </w:style>
  <w:style w:type="character" w:customStyle="1" w:styleId="FooterChar">
    <w:name w:val="Footer Char"/>
    <w:basedOn w:val="DefaultParagraphFont"/>
    <w:link w:val="Footer"/>
    <w:uiPriority w:val="99"/>
    <w:rsid w:val="00631B0B"/>
  </w:style>
  <w:style w:type="character" w:styleId="PageNumber">
    <w:name w:val="page number"/>
    <w:basedOn w:val="DefaultParagraphFont"/>
    <w:uiPriority w:val="99"/>
    <w:semiHidden/>
    <w:unhideWhenUsed/>
    <w:rsid w:val="00631B0B"/>
  </w:style>
  <w:style w:type="paragraph" w:styleId="ListParagraph">
    <w:name w:val="List Paragraph"/>
    <w:basedOn w:val="Normal"/>
    <w:uiPriority w:val="34"/>
    <w:qFormat/>
    <w:rsid w:val="00F21B33"/>
    <w:pPr>
      <w:ind w:left="720"/>
      <w:contextualSpacing/>
    </w:pPr>
  </w:style>
  <w:style w:type="paragraph" w:customStyle="1" w:styleId="EndNoteBibliographyTitle">
    <w:name w:val="EndNote Bibliography Title"/>
    <w:basedOn w:val="Normal"/>
    <w:rsid w:val="00DF71CC"/>
    <w:pPr>
      <w:jc w:val="center"/>
    </w:pPr>
    <w:rPr>
      <w:rFonts w:ascii="Calibri" w:hAnsi="Calibri" w:cs="Calibri"/>
    </w:rPr>
  </w:style>
  <w:style w:type="paragraph" w:customStyle="1" w:styleId="EndNoteBibliography">
    <w:name w:val="EndNote Bibliography"/>
    <w:basedOn w:val="Normal"/>
    <w:rsid w:val="00DF71CC"/>
    <w:rPr>
      <w:rFonts w:ascii="Calibri" w:hAnsi="Calibri" w:cs="Calibri"/>
    </w:rPr>
  </w:style>
  <w:style w:type="character" w:styleId="PlaceholderText">
    <w:name w:val="Placeholder Text"/>
    <w:basedOn w:val="DefaultParagraphFont"/>
    <w:uiPriority w:val="99"/>
    <w:semiHidden/>
    <w:rsid w:val="00A448FC"/>
    <w:rPr>
      <w:color w:val="808080"/>
    </w:rPr>
  </w:style>
  <w:style w:type="table" w:styleId="TableGrid">
    <w:name w:val="Table Grid"/>
    <w:basedOn w:val="TableNormal"/>
    <w:uiPriority w:val="39"/>
    <w:rsid w:val="008E0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65E3"/>
    <w:rPr>
      <w:color w:val="0563C1" w:themeColor="hyperlink"/>
      <w:u w:val="single"/>
    </w:rPr>
  </w:style>
  <w:style w:type="paragraph" w:styleId="FootnoteText">
    <w:name w:val="footnote text"/>
    <w:basedOn w:val="Normal"/>
    <w:link w:val="FootnoteTextChar"/>
    <w:uiPriority w:val="99"/>
    <w:unhideWhenUsed/>
    <w:rsid w:val="00DF773E"/>
  </w:style>
  <w:style w:type="character" w:customStyle="1" w:styleId="FootnoteTextChar">
    <w:name w:val="Footnote Text Char"/>
    <w:basedOn w:val="DefaultParagraphFont"/>
    <w:link w:val="FootnoteText"/>
    <w:uiPriority w:val="99"/>
    <w:rsid w:val="00DF773E"/>
  </w:style>
  <w:style w:type="character" w:styleId="FootnoteReference">
    <w:name w:val="footnote reference"/>
    <w:basedOn w:val="DefaultParagraphFont"/>
    <w:uiPriority w:val="99"/>
    <w:unhideWhenUsed/>
    <w:rsid w:val="00DF773E"/>
    <w:rPr>
      <w:vertAlign w:val="superscript"/>
    </w:rPr>
  </w:style>
  <w:style w:type="character" w:styleId="FollowedHyperlink">
    <w:name w:val="FollowedHyperlink"/>
    <w:basedOn w:val="DefaultParagraphFont"/>
    <w:uiPriority w:val="99"/>
    <w:semiHidden/>
    <w:unhideWhenUsed/>
    <w:rsid w:val="00172272"/>
    <w:rPr>
      <w:color w:val="954F72" w:themeColor="followedHyperlink"/>
      <w:u w:val="single"/>
    </w:rPr>
  </w:style>
  <w:style w:type="character" w:styleId="CommentReference">
    <w:name w:val="annotation reference"/>
    <w:basedOn w:val="DefaultParagraphFont"/>
    <w:uiPriority w:val="99"/>
    <w:semiHidden/>
    <w:unhideWhenUsed/>
    <w:rsid w:val="009C72C0"/>
    <w:rPr>
      <w:sz w:val="16"/>
      <w:szCs w:val="16"/>
    </w:rPr>
  </w:style>
  <w:style w:type="paragraph" w:styleId="CommentText">
    <w:name w:val="annotation text"/>
    <w:basedOn w:val="Normal"/>
    <w:link w:val="CommentTextChar"/>
    <w:uiPriority w:val="99"/>
    <w:semiHidden/>
    <w:unhideWhenUsed/>
    <w:rsid w:val="009C72C0"/>
    <w:rPr>
      <w:sz w:val="20"/>
      <w:szCs w:val="20"/>
    </w:rPr>
  </w:style>
  <w:style w:type="character" w:customStyle="1" w:styleId="CommentTextChar">
    <w:name w:val="Comment Text Char"/>
    <w:basedOn w:val="DefaultParagraphFont"/>
    <w:link w:val="CommentText"/>
    <w:uiPriority w:val="99"/>
    <w:semiHidden/>
    <w:rsid w:val="009C72C0"/>
    <w:rPr>
      <w:sz w:val="20"/>
      <w:szCs w:val="20"/>
    </w:rPr>
  </w:style>
  <w:style w:type="paragraph" w:styleId="CommentSubject">
    <w:name w:val="annotation subject"/>
    <w:basedOn w:val="CommentText"/>
    <w:next w:val="CommentText"/>
    <w:link w:val="CommentSubjectChar"/>
    <w:uiPriority w:val="99"/>
    <w:semiHidden/>
    <w:unhideWhenUsed/>
    <w:rsid w:val="009C72C0"/>
    <w:rPr>
      <w:b/>
      <w:bCs/>
    </w:rPr>
  </w:style>
  <w:style w:type="character" w:customStyle="1" w:styleId="CommentSubjectChar">
    <w:name w:val="Comment Subject Char"/>
    <w:basedOn w:val="CommentTextChar"/>
    <w:link w:val="CommentSubject"/>
    <w:uiPriority w:val="99"/>
    <w:semiHidden/>
    <w:rsid w:val="009C72C0"/>
    <w:rPr>
      <w:b/>
      <w:bCs/>
      <w:sz w:val="20"/>
      <w:szCs w:val="20"/>
    </w:rPr>
  </w:style>
  <w:style w:type="paragraph" w:styleId="BalloonText">
    <w:name w:val="Balloon Text"/>
    <w:basedOn w:val="Normal"/>
    <w:link w:val="BalloonTextChar"/>
    <w:uiPriority w:val="99"/>
    <w:semiHidden/>
    <w:unhideWhenUsed/>
    <w:rsid w:val="009C72C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72C0"/>
    <w:rPr>
      <w:rFonts w:ascii="Segoe UI" w:hAnsi="Segoe UI" w:cs="Segoe UI"/>
      <w:sz w:val="18"/>
      <w:szCs w:val="18"/>
    </w:rPr>
  </w:style>
  <w:style w:type="character" w:customStyle="1" w:styleId="apple-converted-space">
    <w:name w:val="apple-converted-space"/>
    <w:basedOn w:val="DefaultParagraphFont"/>
    <w:rsid w:val="001B4F1D"/>
  </w:style>
  <w:style w:type="paragraph" w:styleId="Caption">
    <w:name w:val="caption"/>
    <w:basedOn w:val="Normal"/>
    <w:next w:val="Normal"/>
    <w:uiPriority w:val="35"/>
    <w:unhideWhenUsed/>
    <w:qFormat/>
    <w:rsid w:val="00C10D5F"/>
    <w:pPr>
      <w:spacing w:after="200"/>
    </w:pPr>
    <w:rPr>
      <w:i/>
      <w:iCs/>
      <w:color w:val="44546A" w:themeColor="text2"/>
      <w:sz w:val="18"/>
      <w:szCs w:val="18"/>
    </w:rPr>
  </w:style>
  <w:style w:type="paragraph" w:styleId="Header">
    <w:name w:val="header"/>
    <w:basedOn w:val="Normal"/>
    <w:link w:val="HeaderChar"/>
    <w:uiPriority w:val="99"/>
    <w:unhideWhenUsed/>
    <w:rsid w:val="004E63D7"/>
    <w:pPr>
      <w:tabs>
        <w:tab w:val="center" w:pos="4513"/>
        <w:tab w:val="right" w:pos="9026"/>
      </w:tabs>
    </w:pPr>
  </w:style>
  <w:style w:type="character" w:customStyle="1" w:styleId="HeaderChar">
    <w:name w:val="Header Char"/>
    <w:basedOn w:val="DefaultParagraphFont"/>
    <w:link w:val="Header"/>
    <w:uiPriority w:val="99"/>
    <w:rsid w:val="004E63D7"/>
    <w:rPr>
      <w:rFonts w:ascii="Cambria" w:hAnsi="Cambria"/>
    </w:rPr>
  </w:style>
  <w:style w:type="paragraph" w:customStyle="1" w:styleId="p1">
    <w:name w:val="p1"/>
    <w:basedOn w:val="Normal"/>
    <w:rsid w:val="007C3861"/>
    <w:rPr>
      <w:rFonts w:ascii="Calibri" w:hAnsi="Calibri" w:cs="Times New Roman"/>
      <w:sz w:val="17"/>
      <w:szCs w:val="17"/>
      <w:lang w:val="en-US" w:eastAsia="en-US"/>
    </w:rPr>
  </w:style>
  <w:style w:type="paragraph" w:customStyle="1" w:styleId="p2">
    <w:name w:val="p2"/>
    <w:basedOn w:val="Normal"/>
    <w:rsid w:val="007C3861"/>
    <w:rPr>
      <w:rFonts w:ascii="Calibri" w:hAnsi="Calibri" w:cs="Times New Roman"/>
      <w:sz w:val="18"/>
      <w:szCs w:val="18"/>
      <w:lang w:val="en-US" w:eastAsia="en-US"/>
    </w:rPr>
  </w:style>
  <w:style w:type="character" w:styleId="UnresolvedMention">
    <w:name w:val="Unresolved Mention"/>
    <w:basedOn w:val="DefaultParagraphFont"/>
    <w:uiPriority w:val="99"/>
    <w:semiHidden/>
    <w:unhideWhenUsed/>
    <w:rsid w:val="00FE00E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541403">
      <w:bodyDiv w:val="1"/>
      <w:marLeft w:val="0"/>
      <w:marRight w:val="0"/>
      <w:marTop w:val="0"/>
      <w:marBottom w:val="0"/>
      <w:divBdr>
        <w:top w:val="none" w:sz="0" w:space="0" w:color="auto"/>
        <w:left w:val="none" w:sz="0" w:space="0" w:color="auto"/>
        <w:bottom w:val="none" w:sz="0" w:space="0" w:color="auto"/>
        <w:right w:val="none" w:sz="0" w:space="0" w:color="auto"/>
      </w:divBdr>
    </w:div>
    <w:div w:id="368341812">
      <w:bodyDiv w:val="1"/>
      <w:marLeft w:val="0"/>
      <w:marRight w:val="0"/>
      <w:marTop w:val="0"/>
      <w:marBottom w:val="0"/>
      <w:divBdr>
        <w:top w:val="none" w:sz="0" w:space="0" w:color="auto"/>
        <w:left w:val="none" w:sz="0" w:space="0" w:color="auto"/>
        <w:bottom w:val="none" w:sz="0" w:space="0" w:color="auto"/>
        <w:right w:val="none" w:sz="0" w:space="0" w:color="auto"/>
      </w:divBdr>
    </w:div>
    <w:div w:id="14506582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pomponi@napier.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3.weforum.org/docs/WEF_Shaping_the_Future_of_Construction_full_report__.pdf" TargetMode="External"/><Relationship Id="rId4" Type="http://schemas.openxmlformats.org/officeDocument/2006/relationships/settings" Target="settings.xml"/><Relationship Id="rId9" Type="http://schemas.openxmlformats.org/officeDocument/2006/relationships/hyperlink" Target="file:////Volumes/staff/Publications/Journals/Special%20Issue%20Circular%20Economy%20-%20ENGSUS%20%5bAMM%5d/www.bamb2020.e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150F04-7E63-DB4B-861D-370C130EF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7985</Words>
  <Characters>45515</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53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omponi, Francesco</cp:lastModifiedBy>
  <cp:revision>2</cp:revision>
  <dcterms:created xsi:type="dcterms:W3CDTF">2018-06-11T11:53:00Z</dcterms:created>
  <dcterms:modified xsi:type="dcterms:W3CDTF">2018-06-11T11:53:00Z</dcterms:modified>
</cp:coreProperties>
</file>